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5F5C64" w14:textId="77777777" w:rsidR="004E7A5F" w:rsidRPr="000C7A08" w:rsidRDefault="009C3DD0" w:rsidP="003E5EE9">
      <w:pPr>
        <w:pBdr>
          <w:top w:val="nil"/>
          <w:left w:val="nil"/>
          <w:bottom w:val="nil"/>
          <w:right w:val="nil"/>
          <w:between w:val="nil"/>
        </w:pBdr>
        <w:rPr>
          <w:lang w:val="en-GB"/>
        </w:rPr>
      </w:pPr>
      <w:r w:rsidRPr="000C7A08">
        <w:rPr>
          <w:b/>
          <w:lang w:val="en-GB"/>
        </w:rPr>
        <w:t>TITLE:</w:t>
      </w:r>
      <w:r w:rsidRPr="000C7A08">
        <w:rPr>
          <w:lang w:val="en-GB"/>
        </w:rPr>
        <w:t xml:space="preserve"> </w:t>
      </w:r>
    </w:p>
    <w:p w14:paraId="0B683F40" w14:textId="65023AB1" w:rsidR="004E7A5F" w:rsidRPr="000C7A08" w:rsidRDefault="00C03664" w:rsidP="003E5EE9">
      <w:pPr>
        <w:rPr>
          <w:color w:val="808080"/>
          <w:lang w:val="en-GB"/>
        </w:rPr>
      </w:pPr>
      <w:r w:rsidRPr="000C7A08">
        <w:rPr>
          <w:lang w:val="en-GB"/>
        </w:rPr>
        <w:t xml:space="preserve">A </w:t>
      </w:r>
      <w:r w:rsidR="000C7A08" w:rsidRPr="000C7A08">
        <w:rPr>
          <w:lang w:val="en-GB"/>
        </w:rPr>
        <w:t xml:space="preserve">Cell Culture Model </w:t>
      </w:r>
      <w:r w:rsidR="000C7A08">
        <w:rPr>
          <w:lang w:val="en-GB"/>
        </w:rPr>
        <w:t>f</w:t>
      </w:r>
      <w:r w:rsidR="000C7A08" w:rsidRPr="000C7A08">
        <w:rPr>
          <w:lang w:val="en-GB"/>
        </w:rPr>
        <w:t xml:space="preserve">or Studying </w:t>
      </w:r>
      <w:r w:rsidR="000C7A08">
        <w:rPr>
          <w:lang w:val="en-GB"/>
        </w:rPr>
        <w:t>t</w:t>
      </w:r>
      <w:r w:rsidR="000C7A08" w:rsidRPr="000C7A08">
        <w:rPr>
          <w:lang w:val="en-GB"/>
        </w:rPr>
        <w:t xml:space="preserve">he Role </w:t>
      </w:r>
      <w:r w:rsidR="000C7A08">
        <w:rPr>
          <w:lang w:val="en-GB"/>
        </w:rPr>
        <w:t>o</w:t>
      </w:r>
      <w:r w:rsidR="000C7A08" w:rsidRPr="000C7A08">
        <w:rPr>
          <w:lang w:val="en-GB"/>
        </w:rPr>
        <w:t xml:space="preserve">f Neuron-Glia Interactions </w:t>
      </w:r>
      <w:r w:rsidR="000C7A08">
        <w:rPr>
          <w:lang w:val="en-GB"/>
        </w:rPr>
        <w:t>i</w:t>
      </w:r>
      <w:r w:rsidR="000C7A08" w:rsidRPr="000C7A08">
        <w:rPr>
          <w:lang w:val="en-GB"/>
        </w:rPr>
        <w:t>n Ischemia</w:t>
      </w:r>
    </w:p>
    <w:p w14:paraId="394F2256" w14:textId="77777777" w:rsidR="004E7A5F" w:rsidRPr="000C7A08" w:rsidRDefault="004E7A5F" w:rsidP="003E5EE9">
      <w:pPr>
        <w:rPr>
          <w:color w:val="808080"/>
          <w:lang w:val="en-GB"/>
        </w:rPr>
      </w:pPr>
    </w:p>
    <w:p w14:paraId="2BE51DE7" w14:textId="77777777" w:rsidR="004E7A5F" w:rsidRPr="000C7A08" w:rsidRDefault="009C3DD0" w:rsidP="003E5EE9">
      <w:pPr>
        <w:rPr>
          <w:color w:val="808080"/>
          <w:lang w:val="pt-PT"/>
        </w:rPr>
      </w:pPr>
      <w:r w:rsidRPr="000C7A08">
        <w:rPr>
          <w:b/>
          <w:lang w:val="pt-PT"/>
        </w:rPr>
        <w:t xml:space="preserve">AUTHORS AND AFFILIATIONS: </w:t>
      </w:r>
    </w:p>
    <w:p w14:paraId="3640549A" w14:textId="59037AB4" w:rsidR="005B0460" w:rsidRPr="000C7A08" w:rsidRDefault="005B0460" w:rsidP="003E5EE9">
      <w:pPr>
        <w:rPr>
          <w:color w:val="auto"/>
          <w:lang w:val="pt-PT"/>
        </w:rPr>
      </w:pPr>
      <w:r w:rsidRPr="000C7A08">
        <w:rPr>
          <w:color w:val="auto"/>
          <w:lang w:val="pt-PT"/>
        </w:rPr>
        <w:t>Genilso Gava-Junior</w:t>
      </w:r>
      <w:r w:rsidRPr="000C7A08">
        <w:rPr>
          <w:color w:val="auto"/>
          <w:vertAlign w:val="superscript"/>
          <w:lang w:val="pt-PT"/>
        </w:rPr>
        <w:t>1</w:t>
      </w:r>
      <w:r w:rsidRPr="000C7A08">
        <w:rPr>
          <w:color w:val="auto"/>
          <w:lang w:val="pt-PT"/>
        </w:rPr>
        <w:t>*, Cláudio Roque</w:t>
      </w:r>
      <w:r w:rsidRPr="000C7A08">
        <w:rPr>
          <w:color w:val="auto"/>
          <w:vertAlign w:val="superscript"/>
          <w:lang w:val="pt-PT"/>
        </w:rPr>
        <w:t>1</w:t>
      </w:r>
      <w:r w:rsidRPr="000C7A08">
        <w:rPr>
          <w:color w:val="auto"/>
          <w:lang w:val="pt-PT"/>
        </w:rPr>
        <w:t>*, Julieta Mendes-Oliveira</w:t>
      </w:r>
      <w:r w:rsidRPr="000C7A08">
        <w:rPr>
          <w:color w:val="auto"/>
          <w:vertAlign w:val="superscript"/>
          <w:lang w:val="pt-PT"/>
        </w:rPr>
        <w:t>1</w:t>
      </w:r>
      <w:r w:rsidRPr="000C7A08">
        <w:rPr>
          <w:color w:val="auto"/>
          <w:lang w:val="pt-PT"/>
        </w:rPr>
        <w:t>, Ana C Bernardino</w:t>
      </w:r>
      <w:r w:rsidRPr="000C7A08">
        <w:rPr>
          <w:color w:val="auto"/>
          <w:vertAlign w:val="superscript"/>
          <w:lang w:val="pt-PT"/>
        </w:rPr>
        <w:t>1</w:t>
      </w:r>
      <w:r w:rsidRPr="000C7A08">
        <w:rPr>
          <w:color w:val="auto"/>
          <w:lang w:val="pt-PT"/>
        </w:rPr>
        <w:t>, Inês Serrenho</w:t>
      </w:r>
      <w:r w:rsidRPr="000C7A08">
        <w:rPr>
          <w:color w:val="auto"/>
          <w:vertAlign w:val="superscript"/>
          <w:lang w:val="pt-PT"/>
        </w:rPr>
        <w:t>1</w:t>
      </w:r>
      <w:r w:rsidRPr="000C7A08">
        <w:rPr>
          <w:color w:val="auto"/>
          <w:lang w:val="pt-PT"/>
        </w:rPr>
        <w:t>, Joel P Pires</w:t>
      </w:r>
      <w:r w:rsidRPr="000C7A08">
        <w:rPr>
          <w:color w:val="auto"/>
          <w:vertAlign w:val="superscript"/>
          <w:lang w:val="pt-PT"/>
        </w:rPr>
        <w:t>1</w:t>
      </w:r>
      <w:r w:rsidR="009F673B">
        <w:rPr>
          <w:color w:val="auto"/>
          <w:lang w:val="pt-PT"/>
        </w:rPr>
        <w:t xml:space="preserve">, </w:t>
      </w:r>
      <w:r w:rsidRPr="000C7A08">
        <w:rPr>
          <w:color w:val="auto"/>
          <w:lang w:val="pt-PT"/>
        </w:rPr>
        <w:t>Graça Baltazar</w:t>
      </w:r>
      <w:r w:rsidRPr="000C7A08">
        <w:rPr>
          <w:color w:val="auto"/>
          <w:vertAlign w:val="superscript"/>
          <w:lang w:val="pt-PT"/>
        </w:rPr>
        <w:t>1,2</w:t>
      </w:r>
    </w:p>
    <w:p w14:paraId="19110D5C" w14:textId="40E3075A" w:rsidR="005B0460" w:rsidRPr="000C7A08" w:rsidRDefault="005B0460" w:rsidP="003E5EE9">
      <w:pPr>
        <w:rPr>
          <w:color w:val="auto"/>
          <w:lang w:val="pt-PT"/>
        </w:rPr>
      </w:pPr>
    </w:p>
    <w:p w14:paraId="202FCEFE" w14:textId="12EBB200" w:rsidR="005B0460" w:rsidRPr="000C7A08" w:rsidRDefault="005B0460" w:rsidP="003E5EE9">
      <w:pPr>
        <w:rPr>
          <w:color w:val="auto"/>
          <w:lang w:val="pt-PT"/>
        </w:rPr>
      </w:pPr>
      <w:r w:rsidRPr="000C7A08">
        <w:rPr>
          <w:color w:val="auto"/>
          <w:vertAlign w:val="superscript"/>
          <w:lang w:val="pt-PT"/>
        </w:rPr>
        <w:t>1</w:t>
      </w:r>
      <w:r w:rsidRPr="000C7A08">
        <w:rPr>
          <w:color w:val="auto"/>
          <w:lang w:val="pt-PT"/>
        </w:rPr>
        <w:t>Centro de Investigação em Ciências da Saúde (CICS-UBI), Universidade da Beira Interior, Covilhã, Portugal</w:t>
      </w:r>
    </w:p>
    <w:p w14:paraId="5B68FC42" w14:textId="144A95EA" w:rsidR="005B0460" w:rsidRDefault="005B0460" w:rsidP="003E5EE9">
      <w:pPr>
        <w:rPr>
          <w:color w:val="auto"/>
        </w:rPr>
      </w:pPr>
      <w:r w:rsidRPr="000C7A08">
        <w:rPr>
          <w:color w:val="auto"/>
          <w:vertAlign w:val="superscript"/>
          <w:lang w:val="pt-PT"/>
        </w:rPr>
        <w:t>2</w:t>
      </w:r>
      <w:r w:rsidRPr="000C7A08">
        <w:rPr>
          <w:color w:val="auto"/>
          <w:lang w:val="pt-PT"/>
        </w:rPr>
        <w:t xml:space="preserve">Faculdade de Ciências da Saúde, Universidade da Beira Interior, </w:t>
      </w:r>
      <w:proofErr w:type="spellStart"/>
      <w:r w:rsidRPr="000C7A08">
        <w:rPr>
          <w:color w:val="auto"/>
        </w:rPr>
        <w:t>Covilhã</w:t>
      </w:r>
      <w:proofErr w:type="spellEnd"/>
      <w:r w:rsidRPr="000C7A08">
        <w:rPr>
          <w:color w:val="auto"/>
        </w:rPr>
        <w:t xml:space="preserve">, Portugal, </w:t>
      </w:r>
      <w:proofErr w:type="spellStart"/>
      <w:r w:rsidRPr="000C7A08">
        <w:rPr>
          <w:color w:val="auto"/>
        </w:rPr>
        <w:t>Covilhã</w:t>
      </w:r>
      <w:proofErr w:type="spellEnd"/>
      <w:r w:rsidRPr="000C7A08">
        <w:rPr>
          <w:color w:val="auto"/>
        </w:rPr>
        <w:t>, Portugal</w:t>
      </w:r>
    </w:p>
    <w:p w14:paraId="73F51928" w14:textId="77777777" w:rsidR="009F673B" w:rsidRPr="000C7A08" w:rsidRDefault="009F673B" w:rsidP="003E5EE9">
      <w:pPr>
        <w:rPr>
          <w:color w:val="auto"/>
        </w:rPr>
      </w:pPr>
    </w:p>
    <w:p w14:paraId="2121D621" w14:textId="2CB3418A" w:rsidR="005B0460" w:rsidRPr="000C7A08" w:rsidRDefault="005B0460" w:rsidP="003E5EE9">
      <w:pPr>
        <w:rPr>
          <w:color w:val="auto"/>
          <w:lang w:val="en-GB"/>
        </w:rPr>
      </w:pPr>
      <w:r w:rsidRPr="000C7A08">
        <w:rPr>
          <w:color w:val="auto"/>
          <w:lang w:val="en-GB"/>
        </w:rPr>
        <w:t>*These authors contributed equally to the project</w:t>
      </w:r>
      <w:r w:rsidR="000F662A">
        <w:rPr>
          <w:color w:val="auto"/>
          <w:lang w:val="en-GB"/>
        </w:rPr>
        <w:t>.</w:t>
      </w:r>
    </w:p>
    <w:p w14:paraId="5341846F" w14:textId="77777777" w:rsidR="005B0460" w:rsidRPr="000C7A08" w:rsidRDefault="005B0460" w:rsidP="003E5EE9">
      <w:pPr>
        <w:rPr>
          <w:color w:val="auto"/>
          <w:lang w:val="en-GB"/>
        </w:rPr>
      </w:pPr>
    </w:p>
    <w:p w14:paraId="5A1E9976" w14:textId="77777777" w:rsidR="004E7A5F" w:rsidRPr="000C7A08" w:rsidRDefault="009C3DD0" w:rsidP="003E5EE9">
      <w:pPr>
        <w:pBdr>
          <w:top w:val="nil"/>
          <w:left w:val="nil"/>
          <w:bottom w:val="nil"/>
          <w:right w:val="nil"/>
          <w:between w:val="nil"/>
        </w:pBdr>
        <w:rPr>
          <w:lang w:val="en-GB"/>
        </w:rPr>
      </w:pPr>
      <w:r w:rsidRPr="000C7A08">
        <w:rPr>
          <w:b/>
          <w:lang w:val="en-GB"/>
        </w:rPr>
        <w:t>KEYWORDS:</w:t>
      </w:r>
      <w:r w:rsidRPr="000C7A08">
        <w:rPr>
          <w:lang w:val="en-GB"/>
        </w:rPr>
        <w:t xml:space="preserve"> </w:t>
      </w:r>
    </w:p>
    <w:p w14:paraId="62F2286B" w14:textId="535A68EF" w:rsidR="004E7A5F" w:rsidRPr="000C7A08" w:rsidRDefault="009C3DD0" w:rsidP="003E5EE9">
      <w:pPr>
        <w:pBdr>
          <w:top w:val="nil"/>
          <w:left w:val="nil"/>
          <w:bottom w:val="nil"/>
          <w:right w:val="nil"/>
          <w:between w:val="nil"/>
        </w:pBdr>
        <w:rPr>
          <w:color w:val="808080"/>
          <w:lang w:val="en-GB"/>
        </w:rPr>
      </w:pPr>
      <w:r w:rsidRPr="000C7A08">
        <w:rPr>
          <w:lang w:val="en-GB"/>
        </w:rPr>
        <w:t xml:space="preserve">Primary cell culture; Rat embryonic cortex; Astrocytes; Neurons; </w:t>
      </w:r>
      <w:r w:rsidR="004373AC" w:rsidRPr="000C7A08">
        <w:rPr>
          <w:lang w:val="en-GB"/>
        </w:rPr>
        <w:t>Neuron-glia</w:t>
      </w:r>
      <w:r w:rsidRPr="000C7A08">
        <w:rPr>
          <w:lang w:val="en-GB"/>
        </w:rPr>
        <w:t xml:space="preserve"> crosstalk; Ischemia; Oxygen and glucose deprivation.</w:t>
      </w:r>
    </w:p>
    <w:p w14:paraId="7F0587EE" w14:textId="77777777" w:rsidR="004E7A5F" w:rsidRPr="000C7A08" w:rsidRDefault="004E7A5F" w:rsidP="003E5EE9">
      <w:pPr>
        <w:pBdr>
          <w:top w:val="nil"/>
          <w:left w:val="nil"/>
          <w:bottom w:val="nil"/>
          <w:right w:val="nil"/>
          <w:between w:val="nil"/>
        </w:pBdr>
        <w:rPr>
          <w:lang w:val="en-GB"/>
        </w:rPr>
      </w:pPr>
    </w:p>
    <w:p w14:paraId="123CA75B" w14:textId="77777777" w:rsidR="004E7A5F" w:rsidRPr="000C7A08" w:rsidRDefault="009C3DD0" w:rsidP="003E5EE9">
      <w:pPr>
        <w:rPr>
          <w:color w:val="808080"/>
          <w:lang w:val="en-GB"/>
        </w:rPr>
      </w:pPr>
      <w:r w:rsidRPr="000C7A08">
        <w:rPr>
          <w:b/>
          <w:lang w:val="en-GB"/>
        </w:rPr>
        <w:t>SUMMARY:</w:t>
      </w:r>
    </w:p>
    <w:p w14:paraId="3BED0522" w14:textId="661BDF87" w:rsidR="004E7A5F" w:rsidRPr="000C7A08" w:rsidRDefault="009C3DD0" w:rsidP="003E5EE9">
      <w:pPr>
        <w:rPr>
          <w:lang w:val="en-GB"/>
        </w:rPr>
      </w:pPr>
      <w:r w:rsidRPr="000C7A08">
        <w:rPr>
          <w:lang w:val="en-GB"/>
        </w:rPr>
        <w:t>Here</w:t>
      </w:r>
      <w:r w:rsidR="009F673B">
        <w:rPr>
          <w:lang w:val="en-GB"/>
        </w:rPr>
        <w:t>,</w:t>
      </w:r>
      <w:r w:rsidRPr="000C7A08">
        <w:rPr>
          <w:lang w:val="en-GB"/>
        </w:rPr>
        <w:t xml:space="preserve"> we present a simple approach using specific culture media</w:t>
      </w:r>
      <w:r w:rsidR="000F662A">
        <w:rPr>
          <w:lang w:val="en-GB"/>
        </w:rPr>
        <w:t xml:space="preserve"> that</w:t>
      </w:r>
      <w:r w:rsidR="000F662A" w:rsidRPr="000C7A08">
        <w:rPr>
          <w:lang w:val="en-GB"/>
        </w:rPr>
        <w:t xml:space="preserve"> </w:t>
      </w:r>
      <w:r w:rsidRPr="000C7A08">
        <w:rPr>
          <w:lang w:val="en-GB"/>
        </w:rPr>
        <w:t>allows the establishment of neuron</w:t>
      </w:r>
      <w:r w:rsidR="00CF4F78" w:rsidRPr="000C7A08">
        <w:rPr>
          <w:lang w:val="en-GB"/>
        </w:rPr>
        <w:t>- and</w:t>
      </w:r>
      <w:r w:rsidRPr="000C7A08">
        <w:rPr>
          <w:lang w:val="en-GB"/>
        </w:rPr>
        <w:t xml:space="preserve"> astrocyte-enriched cultures</w:t>
      </w:r>
      <w:r w:rsidR="004373AC" w:rsidRPr="000C7A08">
        <w:rPr>
          <w:lang w:val="en-GB"/>
        </w:rPr>
        <w:t>,</w:t>
      </w:r>
      <w:r w:rsidRPr="000C7A08">
        <w:rPr>
          <w:lang w:val="en-GB"/>
        </w:rPr>
        <w:t xml:space="preserve"> or neuron-</w:t>
      </w:r>
      <w:r w:rsidR="00CF4F78" w:rsidRPr="000C7A08">
        <w:rPr>
          <w:lang w:val="en-GB"/>
        </w:rPr>
        <w:t>glia</w:t>
      </w:r>
      <w:r w:rsidRPr="000C7A08">
        <w:rPr>
          <w:lang w:val="en-GB"/>
        </w:rPr>
        <w:t xml:space="preserve"> cultures from the embryonic cortex, with high yield and reproducibility.</w:t>
      </w:r>
    </w:p>
    <w:p w14:paraId="0EEAB03D" w14:textId="77777777" w:rsidR="004E7A5F" w:rsidRPr="000C7A08" w:rsidRDefault="004E7A5F" w:rsidP="003E5EE9">
      <w:pPr>
        <w:rPr>
          <w:lang w:val="en-GB"/>
        </w:rPr>
      </w:pPr>
    </w:p>
    <w:p w14:paraId="5C77C131" w14:textId="77777777" w:rsidR="004E7A5F" w:rsidRPr="000C7A08" w:rsidRDefault="009C3DD0" w:rsidP="003E5EE9">
      <w:pPr>
        <w:rPr>
          <w:lang w:val="en-GB"/>
        </w:rPr>
      </w:pPr>
      <w:r w:rsidRPr="000C7A08">
        <w:rPr>
          <w:b/>
          <w:lang w:val="en-GB"/>
        </w:rPr>
        <w:t>ABSTRACT:</w:t>
      </w:r>
      <w:r w:rsidRPr="000C7A08">
        <w:rPr>
          <w:lang w:val="en-GB"/>
        </w:rPr>
        <w:t xml:space="preserve"> </w:t>
      </w:r>
    </w:p>
    <w:p w14:paraId="793B5501" w14:textId="172E34B0" w:rsidR="004E7A5F" w:rsidRDefault="009C3DD0" w:rsidP="003E5EE9">
      <w:pPr>
        <w:rPr>
          <w:lang w:val="en-GB"/>
        </w:rPr>
      </w:pPr>
      <w:bookmarkStart w:id="0" w:name="_heading=h.gjdgxs" w:colFirst="0" w:colLast="0"/>
      <w:bookmarkEnd w:id="0"/>
      <w:r w:rsidRPr="000C7A08">
        <w:rPr>
          <w:lang w:val="en-GB"/>
        </w:rPr>
        <w:t>Ischemic stroke is a clinical condition characterized by hypoperfusion of brain tissue, leading to oxygen and glucose deprivation, and the consequent neuronal loss. Numerous evidence</w:t>
      </w:r>
      <w:r w:rsidR="001E646D">
        <w:rPr>
          <w:lang w:val="en-GB"/>
        </w:rPr>
        <w:t xml:space="preserve"> </w:t>
      </w:r>
      <w:r w:rsidRPr="000C7A08">
        <w:rPr>
          <w:lang w:val="en-GB"/>
        </w:rPr>
        <w:t>suggest</w:t>
      </w:r>
      <w:r w:rsidR="001E646D">
        <w:rPr>
          <w:lang w:val="en-GB"/>
        </w:rPr>
        <w:t>s</w:t>
      </w:r>
      <w:r w:rsidRPr="000C7A08">
        <w:rPr>
          <w:lang w:val="en-GB"/>
        </w:rPr>
        <w:t xml:space="preserve"> that the interaction between glial and neuronal cells exert</w:t>
      </w:r>
      <w:r w:rsidR="004373AC" w:rsidRPr="000C7A08">
        <w:rPr>
          <w:lang w:val="en-GB"/>
        </w:rPr>
        <w:t xml:space="preserve"> </w:t>
      </w:r>
      <w:r w:rsidRPr="000C7A08">
        <w:rPr>
          <w:lang w:val="en-GB"/>
        </w:rPr>
        <w:t>effects after an ischemic event. Therefore,</w:t>
      </w:r>
      <w:r w:rsidR="004373AC" w:rsidRPr="000C7A08">
        <w:rPr>
          <w:lang w:val="en-GB"/>
        </w:rPr>
        <w:t xml:space="preserve"> to explore potential protective mechanisms,</w:t>
      </w:r>
      <w:r w:rsidRPr="000C7A08">
        <w:rPr>
          <w:lang w:val="en-GB"/>
        </w:rPr>
        <w:t xml:space="preserve"> it is important to develop models that allow studying neuron-glia interactions in an ischemic environment. Herein we present a simple approach to isolate astrocytes and neurons from </w:t>
      </w:r>
      <w:r w:rsidR="001E646D">
        <w:rPr>
          <w:lang w:val="en-GB"/>
        </w:rPr>
        <w:t xml:space="preserve">the </w:t>
      </w:r>
      <w:r w:rsidRPr="000C7A08">
        <w:rPr>
          <w:lang w:val="en-GB"/>
        </w:rPr>
        <w:t>rat embryonic cortex, and that by using specific culture media, allows the establishment of neuron</w:t>
      </w:r>
      <w:r w:rsidR="00387449" w:rsidRPr="000C7A08">
        <w:rPr>
          <w:lang w:val="en-GB"/>
        </w:rPr>
        <w:t>-</w:t>
      </w:r>
      <w:r w:rsidRPr="000C7A08">
        <w:rPr>
          <w:lang w:val="en-GB"/>
        </w:rPr>
        <w:t xml:space="preserve"> or astrocyte</w:t>
      </w:r>
      <w:r w:rsidR="00CF4F78" w:rsidRPr="000C7A08">
        <w:rPr>
          <w:lang w:val="en-GB"/>
        </w:rPr>
        <w:t>-</w:t>
      </w:r>
      <w:r w:rsidRPr="000C7A08">
        <w:rPr>
          <w:lang w:val="en-GB"/>
        </w:rPr>
        <w:t>enriched cultures or neuron-</w:t>
      </w:r>
      <w:r w:rsidR="00CF4F78" w:rsidRPr="000C7A08">
        <w:rPr>
          <w:lang w:val="en-GB"/>
        </w:rPr>
        <w:t>glia</w:t>
      </w:r>
      <w:r w:rsidRPr="000C7A08">
        <w:rPr>
          <w:lang w:val="en-GB"/>
        </w:rPr>
        <w:t xml:space="preserve"> cultures with high yield and reproducibility.</w:t>
      </w:r>
    </w:p>
    <w:p w14:paraId="5C87D661" w14:textId="77777777" w:rsidR="000F662A" w:rsidRPr="000C7A08" w:rsidRDefault="000F662A" w:rsidP="003E5EE9">
      <w:pPr>
        <w:rPr>
          <w:lang w:val="en-GB"/>
        </w:rPr>
      </w:pPr>
    </w:p>
    <w:p w14:paraId="74391041" w14:textId="0178CA1A" w:rsidR="004E7A5F" w:rsidRDefault="009C3DD0" w:rsidP="003E5EE9">
      <w:pPr>
        <w:rPr>
          <w:lang w:val="en-GB"/>
        </w:rPr>
      </w:pPr>
      <w:r w:rsidRPr="000C7A08">
        <w:rPr>
          <w:lang w:val="en-GB"/>
        </w:rPr>
        <w:t>To study the crosstalk between astrocytes and neurons, we propose an approach based on a co-culture system in which neurons cultured in coverslips are maintained in contact with a monolayer of astrocytes plated in multiwell plates. The two cultures are maintained apart by small paraffin spheres. This approach allows the independent manipulation and the application of specific treatments to each cell type, which represents an advantage in many studies.</w:t>
      </w:r>
    </w:p>
    <w:p w14:paraId="11EDEDBD" w14:textId="77777777" w:rsidR="000F662A" w:rsidRPr="000C7A08" w:rsidRDefault="000F662A" w:rsidP="003E5EE9">
      <w:pPr>
        <w:rPr>
          <w:lang w:val="en-GB"/>
        </w:rPr>
      </w:pPr>
    </w:p>
    <w:p w14:paraId="4C31886C" w14:textId="77777777" w:rsidR="004E7A5F" w:rsidRPr="000C7A08" w:rsidRDefault="009C3DD0" w:rsidP="003E5EE9">
      <w:pPr>
        <w:rPr>
          <w:lang w:val="en-GB"/>
        </w:rPr>
      </w:pPr>
      <w:r w:rsidRPr="000C7A08">
        <w:rPr>
          <w:lang w:val="en-GB"/>
        </w:rPr>
        <w:t>To simulate what occurs during an ischemic stroke, the cultures are subjected to an oxygen and glucose deprivation protocol. This protocol represents a useful tool to study the role of neuron-glia interactions in ischemic stroke.</w:t>
      </w:r>
    </w:p>
    <w:p w14:paraId="234B65FC" w14:textId="77777777" w:rsidR="004E7A5F" w:rsidRPr="000C7A08" w:rsidRDefault="004E7A5F" w:rsidP="003E5EE9">
      <w:pPr>
        <w:rPr>
          <w:lang w:val="en-GB"/>
        </w:rPr>
      </w:pPr>
    </w:p>
    <w:p w14:paraId="1E944AB7" w14:textId="77777777" w:rsidR="004E7A5F" w:rsidRPr="000C7A08" w:rsidRDefault="009C3DD0" w:rsidP="003E5EE9">
      <w:pPr>
        <w:rPr>
          <w:lang w:val="en-GB"/>
        </w:rPr>
      </w:pPr>
      <w:r w:rsidRPr="000C7A08">
        <w:rPr>
          <w:b/>
          <w:lang w:val="en-GB"/>
        </w:rPr>
        <w:t>INTRODUCTION:</w:t>
      </w:r>
      <w:r w:rsidRPr="000C7A08">
        <w:rPr>
          <w:lang w:val="en-GB"/>
        </w:rPr>
        <w:t xml:space="preserve"> </w:t>
      </w:r>
    </w:p>
    <w:p w14:paraId="3A0323F9" w14:textId="64C65100" w:rsidR="004E7A5F" w:rsidRDefault="009C3DD0" w:rsidP="003E5EE9">
      <w:pPr>
        <w:rPr>
          <w:lang w:val="en-GB"/>
        </w:rPr>
      </w:pPr>
      <w:bookmarkStart w:id="1" w:name="_heading=h.2et92p0" w:colFirst="0" w:colLast="0"/>
      <w:bookmarkEnd w:id="1"/>
      <w:r w:rsidRPr="000C7A08">
        <w:rPr>
          <w:lang w:val="en-GB"/>
        </w:rPr>
        <w:lastRenderedPageBreak/>
        <w:t>According to data from the World Health Organization, about 5.5 million people die every year from ischemic stroke</w:t>
      </w:r>
      <w:r w:rsidR="00FB1DF1" w:rsidRPr="000C7A08">
        <w:rPr>
          <w:lang w:val="en-GB"/>
        </w:rPr>
        <w:fldChar w:fldCharType="begin"/>
      </w:r>
      <w:r w:rsidR="00DD5805" w:rsidRPr="000C7A08">
        <w:rPr>
          <w:lang w:val="en-GB"/>
        </w:rPr>
        <w:instrText xml:space="preserve"> ADDIN EN.CITE &lt;EndNote&gt;&lt;Cite&gt;&lt;Author&gt;Donkor&lt;/Author&gt;&lt;Year&gt;2018&lt;/Year&gt;&lt;RecNum&gt;349&lt;/RecNum&gt;&lt;DisplayText&gt;&lt;style face="superscript"&gt;1&lt;/style&gt;&lt;/DisplayText&gt;&lt;record&gt;&lt;rec-number&gt;349&lt;/rec-number&gt;&lt;foreign-keys&gt;&lt;key app="EN" db-id="2dps0awfb2p2esee5xbps9tb0apxdza0pwrx"&gt;349&lt;/key&gt;&lt;/foreign-keys&gt;&lt;ref-type name="Journal Article"&gt;17&lt;/ref-type&gt;&lt;contributors&gt;&lt;authors&gt;&lt;author&gt;Donkor, E. S.&lt;/author&gt;&lt;/authors&gt;&lt;/contributors&gt;&lt;auth-address&gt;School of Biomedical and Allied Health Sciences, College of Health Sciences, University of Ghana, Accra, Ghana.&lt;/auth-address&gt;&lt;titles&gt;&lt;title&gt;Stroke in the 21(st) Century: A Snapshot of the Burden, Epidemiology, and Quality of Life&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3238165&lt;/pages&gt;&lt;volume&gt;2018&lt;/volume&gt;&lt;dates&gt;&lt;year&gt;2018&lt;/year&gt;&lt;/dates&gt;&lt;isbn&gt;2090-8105 (Print)&lt;/isbn&gt;&lt;accession-num&gt;30598741&lt;/accession-num&gt;&lt;urls&gt;&lt;related-urls&gt;&lt;url&gt;http://www.ncbi.nlm.nih.gov/pubmed/30598741&lt;/url&gt;&lt;/related-urls&gt;&lt;/urls&gt;&lt;custom2&gt;6288566&lt;/custom2&gt;&lt;electronic-resource-num&gt;10.1155/2018/3238165&lt;/electronic-resource-num&gt;&lt;/record&gt;&lt;/Cite&gt;&lt;/EndNote&gt;</w:instrText>
      </w:r>
      <w:r w:rsidR="00FB1DF1" w:rsidRPr="000C7A08">
        <w:rPr>
          <w:lang w:val="en-GB"/>
        </w:rPr>
        <w:fldChar w:fldCharType="separate"/>
      </w:r>
      <w:r w:rsidR="00DD5805" w:rsidRPr="000C7A08">
        <w:rPr>
          <w:noProof/>
          <w:vertAlign w:val="superscript"/>
          <w:lang w:val="en-GB"/>
        </w:rPr>
        <w:t>1</w:t>
      </w:r>
      <w:r w:rsidR="00FB1DF1" w:rsidRPr="000C7A08">
        <w:rPr>
          <w:lang w:val="en-GB"/>
        </w:rPr>
        <w:fldChar w:fldCharType="end"/>
      </w:r>
      <w:r w:rsidRPr="000C7A08">
        <w:rPr>
          <w:lang w:val="en-GB"/>
        </w:rPr>
        <w:t xml:space="preserve">. This condition is characterized by the interruption of blood flow to a certain brain region, resulting in a reversible or irreversible loss in the supply of oxygen and nutrients to the tissue, which alters tissue function and leads to mitochondrial dysfunction, calcium dysregulation, glutamate excitotoxicity, inflammation and </w:t>
      </w:r>
      <w:r w:rsidR="004373AC" w:rsidRPr="000C7A08">
        <w:rPr>
          <w:lang w:val="en-GB"/>
        </w:rPr>
        <w:t>cell loss</w:t>
      </w:r>
      <w:r w:rsidR="00FB1DF1" w:rsidRPr="000C7A08">
        <w:rPr>
          <w:lang w:val="en-GB"/>
        </w:rPr>
        <w:fldChar w:fldCharType="begin">
          <w:fldData xml:space="preserve">PEVuZE5vdGU+PENpdGU+PEF1dGhvcj5EaXJuYWdsPC9BdXRob3I+PFllYXI+MTk5OTwvWWVhcj48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</w:fldData>
        </w:fldChar>
      </w:r>
      <w:r w:rsidR="00DD5805" w:rsidRPr="000C7A08">
        <w:rPr>
          <w:lang w:val="en-GB"/>
        </w:rPr>
        <w:instrText xml:space="preserve"> ADDIN EN.CITE </w:instrText>
      </w:r>
      <w:r w:rsidR="00DD5805" w:rsidRPr="000C7A08">
        <w:rPr>
          <w:lang w:val="en-GB"/>
        </w:rPr>
        <w:fldChar w:fldCharType="begin">
          <w:fldData xml:space="preserve">PEVuZE5vdGU+PENpdGU+PEF1dGhvcj5EaXJuYWdsPC9BdXRob3I+PFllYXI+MTk5OTwvWWVhcj48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</w:fldData>
        </w:fldChar>
      </w:r>
      <w:r w:rsidR="00DD5805" w:rsidRPr="000C7A08">
        <w:rPr>
          <w:lang w:val="en-GB"/>
        </w:rPr>
        <w:instrText xml:space="preserve"> ADDIN EN.CITE.DATA </w:instrText>
      </w:r>
      <w:r w:rsidR="00DD5805" w:rsidRPr="000C7A08">
        <w:rPr>
          <w:lang w:val="en-GB"/>
        </w:rPr>
      </w:r>
      <w:r w:rsidR="00DD5805" w:rsidRPr="000C7A08">
        <w:rPr>
          <w:lang w:val="en-GB"/>
        </w:rPr>
        <w:fldChar w:fldCharType="end"/>
      </w:r>
      <w:r w:rsidR="00FB1DF1" w:rsidRPr="000C7A08">
        <w:rPr>
          <w:lang w:val="en-GB"/>
        </w:rPr>
      </w:r>
      <w:r w:rsidR="00FB1DF1" w:rsidRPr="000C7A08">
        <w:rPr>
          <w:lang w:val="en-GB"/>
        </w:rPr>
        <w:fldChar w:fldCharType="separate"/>
      </w:r>
      <w:r w:rsidR="00DD5805" w:rsidRPr="000C7A08">
        <w:rPr>
          <w:noProof/>
          <w:vertAlign w:val="superscript"/>
          <w:lang w:val="en-GB"/>
        </w:rPr>
        <w:t>2</w:t>
      </w:r>
      <w:r w:rsidR="00FB1DF1" w:rsidRPr="000C7A08">
        <w:rPr>
          <w:lang w:val="en-GB"/>
        </w:rPr>
        <w:fldChar w:fldCharType="end"/>
      </w:r>
      <w:r w:rsidRPr="000C7A08">
        <w:rPr>
          <w:vertAlign w:val="superscript"/>
          <w:lang w:val="en-GB"/>
        </w:rPr>
        <w:t>,</w:t>
      </w:r>
      <w:r w:rsidR="00FB1DF1" w:rsidRPr="000C7A08">
        <w:rPr>
          <w:vertAlign w:val="superscript"/>
          <w:lang w:val="en-GB"/>
        </w:rPr>
        <w:fldChar w:fldCharType="begin"/>
      </w:r>
      <w:r w:rsidR="00DD5805" w:rsidRPr="000C7A08">
        <w:rPr>
          <w:vertAlign w:val="superscript"/>
          <w:lang w:val="en-GB"/>
        </w:rPr>
        <w:instrText xml:space="preserve"> ADDIN EN.CITE &lt;EndNote&gt;&lt;Cite&gt;&lt;Author&gt;Woodruff&lt;/Author&gt;&lt;Year&gt;2011&lt;/Year&gt;&lt;RecNum&gt;351&lt;/RecNum&gt;&lt;DisplayText&gt;&lt;style face="superscript"&gt;3&lt;/style&gt;&lt;/DisplayText&gt;&lt;record&gt;&lt;rec-number&gt;351&lt;/rec-number&gt;&lt;foreign-keys&gt;&lt;key app="EN" db-id="2dps0awfb2p2esee5xbps9tb0apxdza0pwrx"&gt;351&lt;/key&gt;&lt;/foreign-keys&gt;&lt;ref-type name="Journal Article"&gt;17&lt;/ref-type&gt;&lt;contributors&gt;&lt;authors&gt;&lt;author&gt;Woodruff, T. M.&lt;/author&gt;&lt;author&gt;Thundyil, J.&lt;/author&gt;&lt;author&gt;Tang, S. C.&lt;/author&gt;&lt;author&gt;Sobey, C. G.&lt;/author&gt;&lt;author&gt;Taylor, S. M.&lt;/author&gt;&lt;author&gt;Arumugam, T. V.&lt;/author&gt;&lt;/authors&gt;&lt;/contributors&gt;&lt;auth-address&gt;School of Biomedical Sciences, University of Queensland, Brisbane, Queensland 4072, Australia. t.woodruff@uq.edu.au.&lt;/auth-address&gt;&lt;titles&gt;&lt;title&gt;Pathophysiology, treatment, and animal and cellular models of human ischemic stroke&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11&lt;/pages&gt;&lt;volume&gt;6&lt;/volume&gt;&lt;number&gt;1&lt;/number&gt;&lt;dates&gt;&lt;year&gt;2011&lt;/year&gt;&lt;pub-dates&gt;&lt;date&gt;Jan 25&lt;/date&gt;&lt;/pub-dates&gt;&lt;/dates&gt;&lt;isbn&gt;1750-1326 (Electronic)&amp;#xD;1750-1326 (Linking)&lt;/isbn&gt;&lt;accession-num&gt;21266064&lt;/accession-num&gt;&lt;urls&gt;&lt;related-urls&gt;&lt;url&gt;http://www.ncbi.nlm.nih.gov/pubmed/21266064&lt;/url&gt;&lt;/related-urls&gt;&lt;/urls&gt;&lt;custom2&gt;3037909&lt;/custom2&gt;&lt;electronic-resource-num&gt;10.1186/1750-1326-6-11&lt;/electronic-resource-num&gt;&lt;/record&gt;&lt;/Cite&gt;&lt;/EndNote&gt;</w:instrText>
      </w:r>
      <w:r w:rsidR="00FB1DF1" w:rsidRPr="000C7A08">
        <w:rPr>
          <w:vertAlign w:val="superscript"/>
          <w:lang w:val="en-GB"/>
        </w:rPr>
        <w:fldChar w:fldCharType="separate"/>
      </w:r>
      <w:r w:rsidR="00DD5805" w:rsidRPr="000C7A08">
        <w:rPr>
          <w:noProof/>
          <w:vertAlign w:val="superscript"/>
          <w:lang w:val="en-GB"/>
        </w:rPr>
        <w:t>3</w:t>
      </w:r>
      <w:r w:rsidR="00FB1DF1" w:rsidRPr="000C7A08">
        <w:rPr>
          <w:vertAlign w:val="superscript"/>
          <w:lang w:val="en-GB"/>
        </w:rPr>
        <w:fldChar w:fldCharType="end"/>
      </w:r>
      <w:r w:rsidRPr="000C7A08">
        <w:rPr>
          <w:lang w:val="en-GB"/>
        </w:rPr>
        <w:t xml:space="preserve">. </w:t>
      </w:r>
    </w:p>
    <w:p w14:paraId="271E4F88" w14:textId="77777777" w:rsidR="00205D23" w:rsidRPr="000C7A08" w:rsidRDefault="00205D23" w:rsidP="003E5EE9">
      <w:pPr>
        <w:rPr>
          <w:lang w:val="en-GB"/>
        </w:rPr>
      </w:pPr>
    </w:p>
    <w:p w14:paraId="2587EAF7" w14:textId="429F23B8" w:rsidR="004E7A5F" w:rsidRDefault="009C3DD0" w:rsidP="003E5EE9">
      <w:pPr>
        <w:rPr>
          <w:lang w:val="en-GB"/>
        </w:rPr>
      </w:pPr>
      <w:r w:rsidRPr="000C7A08">
        <w:rPr>
          <w:lang w:val="en-GB"/>
        </w:rPr>
        <w:t>Apart from vascular cells, neuronal and glial cells are involved in the pathophysiology of the ischemic stroke</w:t>
      </w:r>
      <w:r w:rsidR="00CF0FDC" w:rsidRPr="000C7A08">
        <w:rPr>
          <w:lang w:val="en-GB"/>
        </w:rPr>
        <w:fldChar w:fldCharType="begin"/>
      </w:r>
      <w:r w:rsidR="00CF0FDC" w:rsidRPr="000C7A08">
        <w:rPr>
          <w:lang w:val="en-GB"/>
        </w:rPr>
        <w:instrText xml:space="preserve"> ADDIN EN.CITE &lt;EndNote&gt;&lt;Cite&gt;&lt;Author&gt;Berezowski&lt;/Author&gt;&lt;Year&gt;2012&lt;/Year&gt;&lt;RecNum&gt;352&lt;/RecNum&gt;&lt;DisplayText&gt;&lt;style face="superscript"&gt;4&lt;/style&gt;&lt;/DisplayText&gt;&lt;record&gt;&lt;rec-number&gt;352&lt;/rec-number&gt;&lt;foreign-keys&gt;&lt;key app="EN" db-id="2dps0awfb2p2esee5xbps9tb0apxdza0pwrx"&gt;352&lt;/key&gt;&lt;/foreign-keys&gt;&lt;ref-type name="Journal Article"&gt;17&lt;/ref-type&gt;&lt;contributors&gt;&lt;authors&gt;&lt;author&gt;Berezowski, V.&lt;/author&gt;&lt;author&gt;Fukuda, A. M.&lt;/author&gt;&lt;author&gt;Cecchelli, R.&lt;/author&gt;&lt;author&gt;Badaut, J.&lt;/author&gt;&lt;/authors&gt;&lt;/contributors&gt;&lt;auth-address&gt;Universite Lille Nord de France, 59000 Lille, France.&lt;/auth-address&gt;&lt;titles&gt;&lt;title&gt;Endothelial cells and astrocytes: a concerto en duo in ischemic pathophysiology&lt;/title&gt;&lt;secondary-title&gt;Int J Cell Biol&lt;/secondary-title&gt;&lt;alt-title&gt;International journal of cell biology&lt;/alt-title&gt;&lt;/titles&gt;&lt;periodical&gt;&lt;full-title&gt;Int J Cell Biol&lt;/full-title&gt;&lt;abbr-1&gt;International journal of cell biology&lt;/abbr-1&gt;&lt;/periodical&gt;&lt;alt-periodical&gt;&lt;full-title&gt;Int J Cell Biol&lt;/full-title&gt;&lt;abbr-1&gt;International journal of cell biology&lt;/abbr-1&gt;&lt;/alt-periodical&gt;&lt;pages&gt;176287&lt;/pages&gt;&lt;volume&gt;2012&lt;/volume&gt;&lt;dates&gt;&lt;year&gt;2012&lt;/year&gt;&lt;/dates&gt;&lt;isbn&gt;1687-8884 (Electronic)&amp;#xD;1687-8876 (Linking)&lt;/isbn&gt;&lt;accession-num&gt;22778741&lt;/accession-num&gt;&lt;urls&gt;&lt;related-urls&gt;&lt;url&gt;http://www.ncbi.nlm.nih.gov/pubmed/22778741&lt;/url&gt;&lt;/related-urls&gt;&lt;/urls&gt;&lt;custom2&gt;3388591&lt;/custom2&gt;&lt;electronic-resource-num&gt;10.1155/2012/176287&lt;/electronic-resource-num&gt;&lt;/record&gt;&lt;/Cite&gt;&lt;/EndNote&gt;</w:instrText>
      </w:r>
      <w:r w:rsidR="00CF0FDC" w:rsidRPr="000C7A08">
        <w:rPr>
          <w:lang w:val="en-GB"/>
        </w:rPr>
        <w:fldChar w:fldCharType="separate"/>
      </w:r>
      <w:r w:rsidR="00CF0FDC" w:rsidRPr="000C7A08">
        <w:rPr>
          <w:noProof/>
          <w:vertAlign w:val="superscript"/>
          <w:lang w:val="en-GB"/>
        </w:rPr>
        <w:t>4</w:t>
      </w:r>
      <w:r w:rsidR="00CF0FDC" w:rsidRPr="000C7A08">
        <w:rPr>
          <w:lang w:val="en-GB"/>
        </w:rPr>
        <w:fldChar w:fldCharType="end"/>
      </w:r>
      <w:r w:rsidRPr="000C7A08">
        <w:rPr>
          <w:lang w:val="en-GB"/>
        </w:rPr>
        <w:t>. In particular, astrocytes are essential to the maintenance of neurons and recently were shown to play a critical role in the response to the ischemic lesion</w:t>
      </w:r>
      <w:r w:rsidR="0090502C" w:rsidRPr="000C7A08">
        <w:rPr>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90502C" w:rsidRPr="000C7A08">
        <w:rPr>
          <w:lang w:val="en-GB"/>
        </w:rPr>
        <w:instrText xml:space="preserve"> ADDIN EN.CITE </w:instrText>
      </w:r>
      <w:r w:rsidR="0090502C" w:rsidRPr="000C7A08">
        <w:rPr>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90502C" w:rsidRPr="000C7A08">
        <w:rPr>
          <w:lang w:val="en-GB"/>
        </w:rPr>
        <w:instrText xml:space="preserve"> ADDIN EN.CITE.DATA </w:instrText>
      </w:r>
      <w:r w:rsidR="0090502C" w:rsidRPr="000C7A08">
        <w:rPr>
          <w:lang w:val="en-GB"/>
        </w:rPr>
      </w:r>
      <w:r w:rsidR="0090502C" w:rsidRPr="000C7A08">
        <w:rPr>
          <w:lang w:val="en-GB"/>
        </w:rPr>
        <w:fldChar w:fldCharType="end"/>
      </w:r>
      <w:r w:rsidR="0090502C" w:rsidRPr="000C7A08">
        <w:rPr>
          <w:lang w:val="en-GB"/>
        </w:rPr>
      </w:r>
      <w:r w:rsidR="0090502C" w:rsidRPr="000C7A08">
        <w:rPr>
          <w:lang w:val="en-GB"/>
        </w:rPr>
        <w:fldChar w:fldCharType="separate"/>
      </w:r>
      <w:r w:rsidR="0090502C" w:rsidRPr="000C7A08">
        <w:rPr>
          <w:noProof/>
          <w:vertAlign w:val="superscript"/>
          <w:lang w:val="en-GB"/>
        </w:rPr>
        <w:t>5</w:t>
      </w:r>
      <w:r w:rsidR="0090502C" w:rsidRPr="000C7A08">
        <w:rPr>
          <w:lang w:val="en-GB"/>
        </w:rPr>
        <w:fldChar w:fldCharType="end"/>
      </w:r>
      <w:r w:rsidRPr="000C7A08">
        <w:rPr>
          <w:lang w:val="en-GB"/>
        </w:rPr>
        <w:t>. This type of glial cell performs functions of structural support, defen</w:t>
      </w:r>
      <w:r w:rsidR="00387449" w:rsidRPr="000C7A08">
        <w:rPr>
          <w:lang w:val="en-GB"/>
        </w:rPr>
        <w:t>c</w:t>
      </w:r>
      <w:r w:rsidRPr="000C7A08">
        <w:rPr>
          <w:lang w:val="en-GB"/>
        </w:rPr>
        <w:t>e against oxidative stress, synthesis of neurotransmitters, stabilization of cell-cell communication, among others</w:t>
      </w:r>
      <w:r w:rsidR="0090502C" w:rsidRPr="000C7A08">
        <w:rPr>
          <w:lang w:val="en-GB"/>
        </w:rPr>
        <w:fldChar w:fldCharType="begin"/>
      </w:r>
      <w:r w:rsidR="0090502C" w:rsidRPr="000C7A08">
        <w:rPr>
          <w:lang w:val="en-GB"/>
        </w:rPr>
        <w:instrText xml:space="preserve"> ADDIN EN.CITE &lt;EndNote&gt;&lt;Cite&gt;&lt;Author&gt;Ransom&lt;/Author&gt;&lt;Year&gt;2012&lt;/Year&gt;&lt;RecNum&gt;353&lt;/RecNum&gt;&lt;DisplayText&gt;&lt;style face="superscript"&gt;6&lt;/style&gt;&lt;/DisplayText&gt;&lt;record&gt;&lt;rec-number&gt;353&lt;/rec-number&gt;&lt;foreign-keys&gt;&lt;key app="EN" db-id="2dps0awfb2p2esee5xbps9tb0apxdza0pwrx"&gt;353&lt;/key&gt;&lt;/foreign-keys&gt;&lt;ref-type name="Journal Article"&gt;17&lt;/ref-type&gt;&lt;contributors&gt;&lt;authors&gt;&lt;author&gt;Ransom, B. R.&lt;/author&gt;&lt;author&gt;Ransom, C. B.&lt;/author&gt;&lt;/authors&gt;&lt;/contributors&gt;&lt;auth-address&gt;Department of Neurology, University of Washington School of Medicine, Seattle, WA, USA. bransom@uw.edu&lt;/auth-address&gt;&lt;titles&gt;&lt;title&gt;Astrocytes: multitalented stars of the central nervous system&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7&lt;/pages&gt;&lt;volume&gt;814&lt;/volume&gt;&lt;keywords&gt;&lt;keyword&gt;Animals&lt;/keyword&gt;&lt;keyword&gt;Astrocytes/*metabolism/*physiology&lt;/keyword&gt;&lt;keyword&gt;Glutamic Acid/metabolism&lt;/keyword&gt;&lt;keyword&gt;Humans&lt;/keyword&gt;&lt;keyword&gt;Neurons/metabolism&lt;/keyword&gt;&lt;keyword&gt;Synaptic Transmission/physiology&lt;/keyword&gt;&lt;/keywords&gt;&lt;dates&gt;&lt;year&gt;2012&lt;/year&gt;&lt;/dates&gt;&lt;isbn&gt;1940-6029 (Electronic)&amp;#xD;1064-3745 (Linking)&lt;/isbn&gt;&lt;accession-num&gt;22144296&lt;/accession-num&gt;&lt;urls&gt;&lt;related-urls&gt;&lt;url&gt;http://www.ncbi.nlm.nih.gov/pubmed/22144296&lt;/url&gt;&lt;/related-urls&gt;&lt;/urls&gt;&lt;electronic-resource-num&gt;10.1007/978-1-61779-452-0_1&lt;/electronic-resource-num&gt;&lt;/record&gt;&lt;/Cite&gt;&lt;/EndNote&gt;</w:instrText>
      </w:r>
      <w:r w:rsidR="0090502C" w:rsidRPr="000C7A08">
        <w:rPr>
          <w:lang w:val="en-GB"/>
        </w:rPr>
        <w:fldChar w:fldCharType="separate"/>
      </w:r>
      <w:r w:rsidR="0090502C" w:rsidRPr="000C7A08">
        <w:rPr>
          <w:noProof/>
          <w:vertAlign w:val="superscript"/>
          <w:lang w:val="en-GB"/>
        </w:rPr>
        <w:t>6</w:t>
      </w:r>
      <w:r w:rsidR="0090502C" w:rsidRPr="000C7A08">
        <w:rPr>
          <w:lang w:val="en-GB"/>
        </w:rPr>
        <w:fldChar w:fldCharType="end"/>
      </w:r>
      <w:r w:rsidRPr="000C7A08">
        <w:rPr>
          <w:lang w:val="en-GB"/>
        </w:rPr>
        <w:t>. Along with neurons, astrocytes play a direct role in synaptic transmission, regulating the release of molecules such as adenosine triphosphate, gamma-aminobutyric acid and glutamate</w:t>
      </w:r>
      <w:r w:rsidR="0090502C" w:rsidRPr="000C7A08">
        <w:rPr>
          <w:lang w:val="en-GB"/>
        </w:rPr>
        <w:fldChar w:fldCharType="begin">
          <w:fldData xml:space="preserve">PEVuZE5vdGU+PENpdGU+PEF1dGhvcj5IYWxhc3NhPC9BdXRob3I+PFllYXI+MjAwNzwvWWVhcj48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1NC02MzwvcGFnZXM+PHZvbHVtZT4xMzwvdm9sdW1lPjxudW1iZXI+MjwvbnVtYmVyPjxrZXl3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</w:fldData>
        </w:fldChar>
      </w:r>
      <w:r w:rsidR="0090502C" w:rsidRPr="000C7A08">
        <w:rPr>
          <w:lang w:val="en-GB"/>
        </w:rPr>
        <w:instrText xml:space="preserve"> ADDIN EN.CITE </w:instrText>
      </w:r>
      <w:r w:rsidR="0090502C" w:rsidRPr="000C7A08">
        <w:rPr>
          <w:lang w:val="en-GB"/>
        </w:rPr>
        <w:fldChar w:fldCharType="begin">
          <w:fldData xml:space="preserve">PEVuZE5vdGU+PENpdGU+PEF1dGhvcj5IYWxhc3NhPC9BdXRob3I+PFllYXI+MjAwNzwvWWVhcj48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1NC02MzwvcGFnZXM+PHZvbHVtZT4xMzwvdm9sdW1lPjxudW1iZXI+MjwvbnVtYmVyPjxrZXl3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</w:fldData>
        </w:fldChar>
      </w:r>
      <w:r w:rsidR="0090502C" w:rsidRPr="000C7A08">
        <w:rPr>
          <w:lang w:val="en-GB"/>
        </w:rPr>
        <w:instrText xml:space="preserve"> ADDIN EN.CITE.DATA </w:instrText>
      </w:r>
      <w:r w:rsidR="0090502C" w:rsidRPr="000C7A08">
        <w:rPr>
          <w:lang w:val="en-GB"/>
        </w:rPr>
      </w:r>
      <w:r w:rsidR="0090502C" w:rsidRPr="000C7A08">
        <w:rPr>
          <w:lang w:val="en-GB"/>
        </w:rPr>
        <w:fldChar w:fldCharType="end"/>
      </w:r>
      <w:r w:rsidR="0090502C" w:rsidRPr="000C7A08">
        <w:rPr>
          <w:lang w:val="en-GB"/>
        </w:rPr>
      </w:r>
      <w:r w:rsidR="0090502C" w:rsidRPr="000C7A08">
        <w:rPr>
          <w:lang w:val="en-GB"/>
        </w:rPr>
        <w:fldChar w:fldCharType="separate"/>
      </w:r>
      <w:r w:rsidR="0090502C" w:rsidRPr="000C7A08">
        <w:rPr>
          <w:noProof/>
          <w:vertAlign w:val="superscript"/>
          <w:lang w:val="en-GB"/>
        </w:rPr>
        <w:t>7</w:t>
      </w:r>
      <w:r w:rsidR="0090502C" w:rsidRPr="000C7A08">
        <w:rPr>
          <w:lang w:val="en-GB"/>
        </w:rPr>
        <w:fldChar w:fldCharType="end"/>
      </w:r>
      <w:r w:rsidRPr="000C7A08">
        <w:rPr>
          <w:lang w:val="en-GB"/>
        </w:rPr>
        <w:t>. Part of the injury induced by ischemia is caused by the excessive release of glutamate and its accumulation at the synaptic cleft, leading to the overactivation of N-methyl-D-aspartate</w:t>
      </w:r>
      <w:r w:rsidR="006D2EEB">
        <w:rPr>
          <w:lang w:val="en-GB"/>
        </w:rPr>
        <w:t xml:space="preserve"> </w:t>
      </w:r>
      <w:r w:rsidRPr="000C7A08">
        <w:rPr>
          <w:lang w:val="en-GB"/>
        </w:rPr>
        <w:t>receptors, activating downstream signa</w:t>
      </w:r>
      <w:r w:rsidR="00387449" w:rsidRPr="000C7A08">
        <w:rPr>
          <w:lang w:val="en-GB"/>
        </w:rPr>
        <w:t>l</w:t>
      </w:r>
      <w:r w:rsidRPr="000C7A08">
        <w:rPr>
          <w:lang w:val="en-GB"/>
        </w:rPr>
        <w:t>ling cascades, ultimately resulting in excitotoxicity</w:t>
      </w:r>
      <w:r w:rsidR="00473559" w:rsidRPr="000C7A08">
        <w:rPr>
          <w:lang w:val="en-GB"/>
        </w:rPr>
        <w:fldChar w:fldCharType="begin"/>
      </w:r>
      <w:r w:rsidR="00473559" w:rsidRPr="000C7A08">
        <w:rPr>
          <w:lang w:val="en-GB"/>
        </w:rPr>
        <w:instrText xml:space="preserve"> ADDIN EN.CITE &lt;EndNote&gt;&lt;Cite&gt;&lt;Author&gt;Forder&lt;/Author&gt;&lt;Year&gt;2009&lt;/Year&gt;&lt;RecNum&gt;355&lt;/RecNum&gt;&lt;DisplayText&gt;&lt;style face="superscript"&gt;8&lt;/style&gt;&lt;/DisplayText&gt;&lt;record&gt;&lt;rec-number&gt;355&lt;/rec-number&gt;&lt;foreign-keys&gt;&lt;key app="EN" db-id="2dps0awfb2p2esee5xbps9tb0apxdza0pwrx"&gt;355&lt;/key&gt;&lt;/foreign-keys&gt;&lt;ref-type name="Journal Article"&gt;17&lt;/ref-type&gt;&lt;contributors&gt;&lt;authors&gt;&lt;author&gt;Forder, J. P.&lt;/author&gt;&lt;author&gt;Tymianski, M.&lt;/author&gt;&lt;/authors&gt;&lt;/contributors&gt;&lt;auth-address&gt;Division of Fundamental Neurobiology, University Health Network, Toronto, Ontario, Canada M5T 2S8.&lt;/auth-address&gt;&lt;titles&gt;&lt;title&gt;Postsynaptic mechanisms of excitotoxicity: Involvement of postsynaptic density proteins, radicals, and oxidant molecule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293-300&lt;/pages&gt;&lt;volume&gt;158&lt;/volume&gt;&lt;number&gt;1&lt;/number&gt;&lt;keywords&gt;&lt;keyword&gt;Animals&lt;/keyword&gt;&lt;keyword&gt;Free Radicals/metabolism&lt;/keyword&gt;&lt;keyword&gt;Humans&lt;/keyword&gt;&lt;keyword&gt;Hypoxia-Ischemia, Brain/*metabolism/physiopathology&lt;/keyword&gt;&lt;keyword&gt;Membrane Proteins/*metabolism&lt;/keyword&gt;&lt;keyword&gt;Nerve Degeneration/metabolism/physiopathology&lt;/keyword&gt;&lt;keyword&gt;Neurotoxins/*metabolism&lt;/keyword&gt;&lt;keyword&gt;Oxidative Stress/*physiology&lt;/keyword&gt;&lt;keyword&gt;Receptors, N-Methyl-D-Aspartate/*metabolism&lt;/keyword&gt;&lt;keyword&gt;Synaptic Membranes/*metabolism&lt;/keyword&gt;&lt;keyword&gt;TRPM Cation Channels/metabolism&lt;/keyword&gt;&lt;/keywords&gt;&lt;dates&gt;&lt;year&gt;2009&lt;/year&gt;&lt;pub-dates&gt;&lt;date&gt;Jan 12&lt;/date&gt;&lt;/pub-dates&gt;&lt;/dates&gt;&lt;isbn&gt;0306-4522 (Print)&amp;#xD;0306-4522 (Linking)&lt;/isbn&gt;&lt;accession-num&gt;19041375&lt;/accession-num&gt;&lt;urls&gt;&lt;related-urls&gt;&lt;url&gt;http://www.ncbi.nlm.nih.gov/pubmed/19041375&lt;/url&gt;&lt;/related-urls&gt;&lt;/urls&gt;&lt;electronic-resource-num&gt;10.1016/j.neuroscience.2008.10.021&lt;/electronic-resource-num&gt;&lt;/record&gt;&lt;/Cite&gt;&lt;/EndNote&gt;</w:instrText>
      </w:r>
      <w:r w:rsidR="00473559" w:rsidRPr="000C7A08">
        <w:rPr>
          <w:lang w:val="en-GB"/>
        </w:rPr>
        <w:fldChar w:fldCharType="separate"/>
      </w:r>
      <w:r w:rsidR="00473559" w:rsidRPr="000C7A08">
        <w:rPr>
          <w:noProof/>
          <w:vertAlign w:val="superscript"/>
          <w:lang w:val="en-GB"/>
        </w:rPr>
        <w:t>8</w:t>
      </w:r>
      <w:r w:rsidR="00473559" w:rsidRPr="000C7A08">
        <w:rPr>
          <w:lang w:val="en-GB"/>
        </w:rPr>
        <w:fldChar w:fldCharType="end"/>
      </w:r>
      <w:r w:rsidRPr="000C7A08">
        <w:rPr>
          <w:lang w:val="en-GB"/>
        </w:rPr>
        <w:t>. Since astrocytes are able to remove glutamate from the synaptic cleft and convert it into glutamine, they are crucial in defending against excitotoxicity, thereby exerting a neuroprotective effect on ischemia. These cells also play a role in ischemia-induced neuroinflammation. After the ischemic insult, activated astrocytes undergo morphologic changes (hypertrophy), proliferate</w:t>
      </w:r>
      <w:r w:rsidR="004373AC" w:rsidRPr="000C7A08">
        <w:rPr>
          <w:lang w:val="en-GB"/>
        </w:rPr>
        <w:t>,</w:t>
      </w:r>
      <w:r w:rsidRPr="000C7A08">
        <w:rPr>
          <w:lang w:val="en-GB"/>
        </w:rPr>
        <w:t xml:space="preserve"> and show an increase in glial fibrillary acidic protein (GFAP) expression. They can become reactive</w:t>
      </w:r>
      <w:r w:rsidR="004373AC" w:rsidRPr="000C7A08">
        <w:rPr>
          <w:lang w:val="en-GB"/>
        </w:rPr>
        <w:t xml:space="preserve"> </w:t>
      </w:r>
      <w:r w:rsidRPr="000C7A08">
        <w:rPr>
          <w:lang w:val="en-GB"/>
        </w:rPr>
        <w:t xml:space="preserve">(astrogliosis), releasing pro-inflammatory cytokines such as </w:t>
      </w:r>
      <w:r w:rsidR="00C23211" w:rsidRPr="000C7A08">
        <w:rPr>
          <w:lang w:val="en-GB"/>
        </w:rPr>
        <w:t>tumour</w:t>
      </w:r>
      <w:r w:rsidRPr="000C7A08">
        <w:rPr>
          <w:lang w:val="en-GB"/>
        </w:rPr>
        <w:t xml:space="preserve"> necrosis factor-α, interleukin-1α and interleukin-1β, and producing free radicals, including nitric oxide and superoxide, </w:t>
      </w:r>
      <w:r w:rsidR="00B7742D" w:rsidRPr="000C7A08">
        <w:rPr>
          <w:lang w:val="en-GB"/>
        </w:rPr>
        <w:t xml:space="preserve">which in turn </w:t>
      </w:r>
      <w:r w:rsidRPr="000C7A08">
        <w:rPr>
          <w:lang w:val="en-GB"/>
        </w:rPr>
        <w:t>can induce neuronal death</w:t>
      </w:r>
      <w:r w:rsidR="00074D59" w:rsidRPr="000C7A08">
        <w:rPr>
          <w:lang w:val="en-GB"/>
        </w:rPr>
        <w:fldChar w:fldCharType="begin">
          <w:fldData xml:space="preserve">PEVuZE5vdGU+PENpdGU+PEF1dGhvcj5CYXNpYyBLZXM8L0F1dGhvcj48WWVhcj4yMDA4PC9ZZWFy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xNDQ5LTUzPC9wYWdlcz48dm9sdW1lPjM1PC92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</w:fldData>
        </w:fldChar>
      </w:r>
      <w:r w:rsidR="00074D59" w:rsidRPr="000C7A08">
        <w:rPr>
          <w:lang w:val="en-GB"/>
        </w:rPr>
        <w:instrText xml:space="preserve"> ADDIN EN.CITE </w:instrText>
      </w:r>
      <w:r w:rsidR="00074D59" w:rsidRPr="000C7A08">
        <w:rPr>
          <w:lang w:val="en-GB"/>
        </w:rPr>
        <w:fldChar w:fldCharType="begin">
          <w:fldData xml:space="preserve">PEVuZE5vdGU+PENpdGU+PEF1dGhvcj5CYXNpYyBLZXM8L0F1dGhvcj48WWVhcj4yMDA4PC9ZZWFy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xNDQ5LTUzPC9wYWdlcz48dm9sdW1lPjM1PC92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</w:fldData>
        </w:fldChar>
      </w:r>
      <w:r w:rsidR="00074D59" w:rsidRPr="000C7A08">
        <w:rPr>
          <w:lang w:val="en-GB"/>
        </w:rPr>
        <w:instrText xml:space="preserve"> ADDIN EN.CITE.DATA </w:instrText>
      </w:r>
      <w:r w:rsidR="00074D59" w:rsidRPr="000C7A08">
        <w:rPr>
          <w:lang w:val="en-GB"/>
        </w:rPr>
      </w:r>
      <w:r w:rsidR="00074D59" w:rsidRPr="000C7A08">
        <w:rPr>
          <w:lang w:val="en-GB"/>
        </w:rPr>
        <w:fldChar w:fldCharType="end"/>
      </w:r>
      <w:r w:rsidR="00074D59" w:rsidRPr="000C7A08">
        <w:rPr>
          <w:lang w:val="en-GB"/>
        </w:rPr>
      </w:r>
      <w:r w:rsidR="00074D59" w:rsidRPr="000C7A08">
        <w:rPr>
          <w:lang w:val="en-GB"/>
        </w:rPr>
        <w:fldChar w:fldCharType="separate"/>
      </w:r>
      <w:r w:rsidR="00074D59" w:rsidRPr="000C7A08">
        <w:rPr>
          <w:noProof/>
          <w:vertAlign w:val="superscript"/>
          <w:lang w:val="en-GB"/>
        </w:rPr>
        <w:t>9,10</w:t>
      </w:r>
      <w:r w:rsidR="00074D59" w:rsidRPr="000C7A08">
        <w:rPr>
          <w:lang w:val="en-GB"/>
        </w:rPr>
        <w:fldChar w:fldCharType="end"/>
      </w:r>
      <w:r w:rsidR="00074D59" w:rsidRPr="000C7A08">
        <w:rPr>
          <w:lang w:val="en-GB"/>
        </w:rPr>
        <w:t>.</w:t>
      </w:r>
      <w:r w:rsidRPr="000C7A08">
        <w:rPr>
          <w:lang w:val="en-GB"/>
        </w:rPr>
        <w:t xml:space="preserve"> In contrast, reactive astrocytes may </w:t>
      </w:r>
      <w:r w:rsidR="008B07EE" w:rsidRPr="000C7A08">
        <w:rPr>
          <w:lang w:val="en-GB"/>
        </w:rPr>
        <w:t xml:space="preserve">also </w:t>
      </w:r>
      <w:r w:rsidRPr="000C7A08">
        <w:rPr>
          <w:lang w:val="en-GB"/>
        </w:rPr>
        <w:t>play a neuroprotective effect, since they release anti-inflammatory cytokines, such as transforming growth factor-β, that is upregulated after stroke</w:t>
      </w:r>
      <w:r w:rsidR="004F6580" w:rsidRPr="000C7A08">
        <w:rPr>
          <w:lang w:val="en-GB"/>
        </w:rPr>
        <w:fldChar w:fldCharType="begin">
          <w:fldData xml:space="preserve">PEVuZE5vdGU+PENpdGU+PEF1dGhvcj5DZWthbmF2aWNpdXRlPC9BdXRob3I+PFllYXI+MjAxNDwv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</w:fldData>
        </w:fldChar>
      </w:r>
      <w:r w:rsidR="004F6580" w:rsidRPr="000C7A08">
        <w:rPr>
          <w:lang w:val="en-GB"/>
        </w:rPr>
        <w:instrText xml:space="preserve"> ADDIN EN.CITE </w:instrText>
      </w:r>
      <w:r w:rsidR="004F6580" w:rsidRPr="000C7A08">
        <w:rPr>
          <w:lang w:val="en-GB"/>
        </w:rPr>
        <w:fldChar w:fldCharType="begin">
          <w:fldData xml:space="preserve">PEVuZE5vdGU+PENpdGU+PEF1dGhvcj5DZWthbmF2aWNpdXRlPC9BdXRob3I+PFllYXI+MjAxNDwv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</w:fldData>
        </w:fldChar>
      </w:r>
      <w:r w:rsidR="004F6580" w:rsidRPr="000C7A08">
        <w:rPr>
          <w:lang w:val="en-GB"/>
        </w:rPr>
        <w:instrText xml:space="preserve"> ADDIN EN.CITE.DATA </w:instrText>
      </w:r>
      <w:r w:rsidR="004F6580" w:rsidRPr="000C7A08">
        <w:rPr>
          <w:lang w:val="en-GB"/>
        </w:rPr>
      </w:r>
      <w:r w:rsidR="004F6580" w:rsidRPr="000C7A08">
        <w:rPr>
          <w:lang w:val="en-GB"/>
        </w:rPr>
        <w:fldChar w:fldCharType="end"/>
      </w:r>
      <w:r w:rsidR="004F6580" w:rsidRPr="000C7A08">
        <w:rPr>
          <w:lang w:val="en-GB"/>
        </w:rPr>
      </w:r>
      <w:r w:rsidR="004F6580" w:rsidRPr="000C7A08">
        <w:rPr>
          <w:lang w:val="en-GB"/>
        </w:rPr>
        <w:fldChar w:fldCharType="separate"/>
      </w:r>
      <w:r w:rsidR="004F6580" w:rsidRPr="000C7A08">
        <w:rPr>
          <w:noProof/>
          <w:vertAlign w:val="superscript"/>
          <w:lang w:val="en-GB"/>
        </w:rPr>
        <w:t>11</w:t>
      </w:r>
      <w:r w:rsidR="004F6580" w:rsidRPr="000C7A08">
        <w:rPr>
          <w:lang w:val="en-GB"/>
        </w:rPr>
        <w:fldChar w:fldCharType="end"/>
      </w:r>
      <w:r w:rsidRPr="000C7A08">
        <w:rPr>
          <w:lang w:val="en-GB"/>
        </w:rPr>
        <w:t>. Moreover, they can generate a glial scar, which can limit tissue regeneration by inhibiting axonal sprouting</w:t>
      </w:r>
      <w:r w:rsidR="00205D23">
        <w:rPr>
          <w:lang w:val="en-GB"/>
        </w:rPr>
        <w:t>;</w:t>
      </w:r>
      <w:r w:rsidRPr="000C7A08">
        <w:rPr>
          <w:lang w:val="en-GB"/>
        </w:rPr>
        <w:t xml:space="preserve"> however</w:t>
      </w:r>
      <w:r w:rsidR="00387449" w:rsidRPr="000C7A08">
        <w:rPr>
          <w:lang w:val="en-GB"/>
        </w:rPr>
        <w:t>,</w:t>
      </w:r>
      <w:r w:rsidRPr="000C7A08">
        <w:rPr>
          <w:lang w:val="en-GB"/>
        </w:rPr>
        <w:t xml:space="preserve"> this glial scar can isolate the injury site from viable tissue, thus preventing a cascading wave of uncontrolled tissue damage</w:t>
      </w:r>
      <w:r w:rsidR="004F6580" w:rsidRPr="000C7A08">
        <w:rPr>
          <w:lang w:val="en-GB"/>
        </w:rPr>
        <w:fldChar w:fldCharType="begin">
          <w:fldData xml:space="preserve">PEVuZE5vdGU+PENpdGU+PEF1dGhvcj5IdWFuZzwvQXV0aG9yPjxZZWFyPjIwMTQ8L1llYXI+PFJl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0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</w:fldData>
        </w:fldChar>
      </w:r>
      <w:r w:rsidR="001E58B4" w:rsidRPr="000C7A08">
        <w:rPr>
          <w:lang w:val="en-GB"/>
        </w:rPr>
        <w:instrText xml:space="preserve"> ADDIN EN.CITE </w:instrText>
      </w:r>
      <w:r w:rsidR="001E58B4" w:rsidRPr="000C7A08">
        <w:rPr>
          <w:lang w:val="en-GB"/>
        </w:rPr>
        <w:fldChar w:fldCharType="begin">
          <w:fldData xml:space="preserve">PEVuZE5vdGU+PENpdGU+PEF1dGhvcj5IdWFuZzwvQXV0aG9yPjxZZWFyPjIwMTQ8L1llYXI+PFJl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0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</w:fldData>
        </w:fldChar>
      </w:r>
      <w:r w:rsidR="001E58B4" w:rsidRPr="000C7A08">
        <w:rPr>
          <w:lang w:val="en-GB"/>
        </w:rPr>
        <w:instrText xml:space="preserve"> ADDIN EN.CITE.DATA </w:instrText>
      </w:r>
      <w:r w:rsidR="001E58B4" w:rsidRPr="000C7A08">
        <w:rPr>
          <w:lang w:val="en-GB"/>
        </w:rPr>
      </w:r>
      <w:r w:rsidR="001E58B4" w:rsidRPr="000C7A08">
        <w:rPr>
          <w:lang w:val="en-GB"/>
        </w:rPr>
        <w:fldChar w:fldCharType="end"/>
      </w:r>
      <w:r w:rsidR="004F6580" w:rsidRPr="000C7A08">
        <w:rPr>
          <w:lang w:val="en-GB"/>
        </w:rPr>
      </w:r>
      <w:r w:rsidR="004F6580" w:rsidRPr="000C7A08">
        <w:rPr>
          <w:lang w:val="en-GB"/>
        </w:rPr>
        <w:fldChar w:fldCharType="separate"/>
      </w:r>
      <w:r w:rsidR="001E58B4" w:rsidRPr="000C7A08">
        <w:rPr>
          <w:noProof/>
          <w:vertAlign w:val="superscript"/>
          <w:lang w:val="en-GB"/>
        </w:rPr>
        <w:t>12,13</w:t>
      </w:r>
      <w:r w:rsidR="004F6580" w:rsidRPr="000C7A08">
        <w:rPr>
          <w:lang w:val="en-GB"/>
        </w:rPr>
        <w:fldChar w:fldCharType="end"/>
      </w:r>
      <w:r w:rsidRPr="000C7A08">
        <w:rPr>
          <w:lang w:val="en-GB"/>
        </w:rPr>
        <w:t>.</w:t>
      </w:r>
    </w:p>
    <w:p w14:paraId="2268BA70" w14:textId="77777777" w:rsidR="00205D23" w:rsidRPr="000C7A08" w:rsidRDefault="00205D23" w:rsidP="003E5EE9">
      <w:pPr>
        <w:rPr>
          <w:lang w:val="en-GB"/>
        </w:rPr>
      </w:pPr>
    </w:p>
    <w:p w14:paraId="6A4DC199" w14:textId="4AF6A240" w:rsidR="004E7A5F" w:rsidRDefault="009C3DD0" w:rsidP="003E5EE9">
      <w:pPr>
        <w:rPr>
          <w:lang w:val="en-GB"/>
        </w:rPr>
      </w:pPr>
      <w:r w:rsidRPr="000C7A08">
        <w:rPr>
          <w:lang w:val="en-GB"/>
        </w:rPr>
        <w:t>Thus, it is imperative to establish models that allow studying neuron-</w:t>
      </w:r>
      <w:r w:rsidR="00C23211" w:rsidRPr="000C7A08">
        <w:rPr>
          <w:lang w:val="en-GB"/>
        </w:rPr>
        <w:t>glia</w:t>
      </w:r>
      <w:r w:rsidRPr="000C7A08">
        <w:rPr>
          <w:lang w:val="en-GB"/>
        </w:rPr>
        <w:t xml:space="preserve"> interactions under an ischemic injury in order to find therapeutic strategies that limit or reverse the effects of ischemic injury. Compared to other models used to study ischemic injury, namely </w:t>
      </w:r>
      <w:r w:rsidR="008E4682" w:rsidRPr="008E4682">
        <w:rPr>
          <w:lang w:val="en-GB"/>
        </w:rPr>
        <w:t>in vivo</w:t>
      </w:r>
      <w:r w:rsidRPr="000C7A08">
        <w:rPr>
          <w:lang w:val="en-GB"/>
        </w:rPr>
        <w:t xml:space="preserve"> models</w:t>
      </w:r>
      <w:r w:rsidR="000A255F" w:rsidRPr="000C7A08">
        <w:rPr>
          <w:lang w:val="en-GB"/>
        </w:rPr>
        <w:fldChar w:fldCharType="begin">
          <w:fldData xml:space="preserve">PEVuZE5vdGU+PENpdGU+PEF1dGhvcj5DaGVuZzwvQXV0aG9yPjxZZWFyPjIwMjA8L1llYXI+PFJl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</w:fldData>
        </w:fldChar>
      </w:r>
      <w:r w:rsidR="000A255F" w:rsidRPr="000C7A08">
        <w:rPr>
          <w:lang w:val="en-GB"/>
        </w:rPr>
        <w:instrText xml:space="preserve"> ADDIN EN.CITE </w:instrText>
      </w:r>
      <w:r w:rsidR="000A255F" w:rsidRPr="000C7A08">
        <w:rPr>
          <w:lang w:val="en-GB"/>
        </w:rPr>
        <w:fldChar w:fldCharType="begin">
          <w:fldData xml:space="preserve">PEVuZE5vdGU+PENpdGU+PEF1dGhvcj5DaGVuZzwvQXV0aG9yPjxZZWFyPjIwMjA8L1llYXI+PFJl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</w:fldData>
        </w:fldChar>
      </w:r>
      <w:r w:rsidR="000A255F" w:rsidRPr="000C7A08">
        <w:rPr>
          <w:lang w:val="en-GB"/>
        </w:rPr>
        <w:instrText xml:space="preserve"> ADDIN EN.CITE.DATA </w:instrText>
      </w:r>
      <w:r w:rsidR="000A255F" w:rsidRPr="000C7A08">
        <w:rPr>
          <w:lang w:val="en-GB"/>
        </w:rPr>
      </w:r>
      <w:r w:rsidR="000A255F" w:rsidRPr="000C7A08">
        <w:rPr>
          <w:lang w:val="en-GB"/>
        </w:rPr>
        <w:fldChar w:fldCharType="end"/>
      </w:r>
      <w:r w:rsidR="000A255F" w:rsidRPr="000C7A08">
        <w:rPr>
          <w:lang w:val="en-GB"/>
        </w:rPr>
      </w:r>
      <w:r w:rsidR="000A255F" w:rsidRPr="000C7A08">
        <w:rPr>
          <w:lang w:val="en-GB"/>
        </w:rPr>
        <w:fldChar w:fldCharType="separate"/>
      </w:r>
      <w:r w:rsidR="000A255F" w:rsidRPr="000C7A08">
        <w:rPr>
          <w:noProof/>
          <w:vertAlign w:val="superscript"/>
          <w:lang w:val="en-GB"/>
        </w:rPr>
        <w:t>14-16</w:t>
      </w:r>
      <w:r w:rsidR="000A255F" w:rsidRPr="000C7A08">
        <w:rPr>
          <w:lang w:val="en-GB"/>
        </w:rPr>
        <w:fldChar w:fldCharType="end"/>
      </w:r>
      <w:r w:rsidRPr="000C7A08">
        <w:rPr>
          <w:lang w:val="en-GB"/>
        </w:rPr>
        <w:t>, organotypic cultures</w:t>
      </w:r>
      <w:r w:rsidR="00875C48" w:rsidRPr="000C7A08">
        <w:rPr>
          <w:lang w:val="en-GB"/>
        </w:rPr>
        <w:fldChar w:fldCharType="begin">
          <w:fldData xml:space="preserve">PEVuZE5vdGU+PENpdGU+PEF1dGhvcj5MYWFrZTwvQXV0aG9yPjxZZWFyPjE5OTk8L1llYXI+PFJl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EwODgtOTY8L3BhZ2VzPjx2b2x1bWU+NTY8L3ZvbHVtZT48bnVtYmVyPjg8L251bWJl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</w:fldData>
        </w:fldChar>
      </w:r>
      <w:r w:rsidR="00875C48" w:rsidRPr="000C7A08">
        <w:rPr>
          <w:lang w:val="en-GB"/>
        </w:rPr>
        <w:instrText xml:space="preserve"> ADDIN EN.CITE </w:instrText>
      </w:r>
      <w:r w:rsidR="00875C48" w:rsidRPr="000C7A08">
        <w:rPr>
          <w:lang w:val="en-GB"/>
        </w:rPr>
        <w:fldChar w:fldCharType="begin">
          <w:fldData xml:space="preserve">PEVuZE5vdGU+PENpdGU+PEF1dGhvcj5MYWFrZTwvQXV0aG9yPjxZZWFyPjE5OTk8L1llYXI+PFJl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EwODgtOTY8L3BhZ2VzPjx2b2x1bWU+NTY8L3ZvbHVtZT48bnVtYmVyPjg8L251bWJl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</w:fldData>
        </w:fldChar>
      </w:r>
      <w:r w:rsidR="00875C48" w:rsidRPr="000C7A08">
        <w:rPr>
          <w:lang w:val="en-GB"/>
        </w:rPr>
        <w:instrText xml:space="preserve"> ADDIN EN.CITE.DATA </w:instrText>
      </w:r>
      <w:r w:rsidR="00875C48" w:rsidRPr="000C7A08">
        <w:rPr>
          <w:lang w:val="en-GB"/>
        </w:rPr>
      </w:r>
      <w:r w:rsidR="00875C48" w:rsidRPr="000C7A08">
        <w:rPr>
          <w:lang w:val="en-GB"/>
        </w:rPr>
        <w:fldChar w:fldCharType="end"/>
      </w:r>
      <w:r w:rsidR="00875C48" w:rsidRPr="000C7A08">
        <w:rPr>
          <w:lang w:val="en-GB"/>
        </w:rPr>
      </w:r>
      <w:r w:rsidR="00875C48" w:rsidRPr="000C7A08">
        <w:rPr>
          <w:lang w:val="en-GB"/>
        </w:rPr>
        <w:fldChar w:fldCharType="separate"/>
      </w:r>
      <w:r w:rsidR="00875C48" w:rsidRPr="000C7A08">
        <w:rPr>
          <w:noProof/>
          <w:vertAlign w:val="superscript"/>
          <w:lang w:val="en-GB"/>
        </w:rPr>
        <w:t>17-19</w:t>
      </w:r>
      <w:r w:rsidR="00875C48" w:rsidRPr="000C7A08">
        <w:rPr>
          <w:lang w:val="en-GB"/>
        </w:rPr>
        <w:fldChar w:fldCharType="end"/>
      </w:r>
      <w:r w:rsidRPr="000C7A08">
        <w:rPr>
          <w:lang w:val="en-GB"/>
        </w:rPr>
        <w:t xml:space="preserve"> and acute brain slices</w:t>
      </w:r>
      <w:r w:rsidR="009D0363" w:rsidRPr="000C7A08">
        <w:rPr>
          <w:lang w:val="en-GB"/>
        </w:rPr>
        <w:fldChar w:fldCharType="begin">
          <w:fldData xml:space="preserve">PEVuZE5vdGU+PENpdGU+PEF1dGhvcj5Eb25nPC9BdXRob3I+PFllYXI+MTk4ODwvWWVhcj48UmVj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NDk4LTUwMjwvcGFnZXM+PHZvbHVtZT4xOTwvdm9sdW1lPjxudW1iZXI+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</w:fldData>
        </w:fldChar>
      </w:r>
      <w:r w:rsidR="009D0363" w:rsidRPr="000C7A08">
        <w:rPr>
          <w:lang w:val="en-GB"/>
        </w:rPr>
        <w:instrText xml:space="preserve"> ADDIN EN.CITE </w:instrText>
      </w:r>
      <w:r w:rsidR="009D0363" w:rsidRPr="000C7A08">
        <w:rPr>
          <w:lang w:val="en-GB"/>
        </w:rPr>
        <w:fldChar w:fldCharType="begin">
          <w:fldData xml:space="preserve">PEVuZE5vdGU+PENpdGU+PEF1dGhvcj5Eb25nPC9BdXRob3I+PFllYXI+MTk4ODwvWWVhcj48UmVj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NDk4LTUwMjwvcGFnZXM+PHZvbHVtZT4xOTwvdm9sdW1lPjxudW1iZXI+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</w:fldData>
        </w:fldChar>
      </w:r>
      <w:r w:rsidR="009D0363" w:rsidRPr="000C7A08">
        <w:rPr>
          <w:lang w:val="en-GB"/>
        </w:rPr>
        <w:instrText xml:space="preserve"> ADDIN EN.CITE.DATA </w:instrText>
      </w:r>
      <w:r w:rsidR="009D0363" w:rsidRPr="000C7A08">
        <w:rPr>
          <w:lang w:val="en-GB"/>
        </w:rPr>
      </w:r>
      <w:r w:rsidR="009D0363" w:rsidRPr="000C7A08">
        <w:rPr>
          <w:lang w:val="en-GB"/>
        </w:rPr>
        <w:fldChar w:fldCharType="end"/>
      </w:r>
      <w:r w:rsidR="009D0363" w:rsidRPr="000C7A08">
        <w:rPr>
          <w:lang w:val="en-GB"/>
        </w:rPr>
      </w:r>
      <w:r w:rsidR="009D0363" w:rsidRPr="000C7A08">
        <w:rPr>
          <w:lang w:val="en-GB"/>
        </w:rPr>
        <w:fldChar w:fldCharType="separate"/>
      </w:r>
      <w:r w:rsidR="009D0363" w:rsidRPr="000C7A08">
        <w:rPr>
          <w:noProof/>
          <w:vertAlign w:val="superscript"/>
          <w:lang w:val="en-GB"/>
        </w:rPr>
        <w:t>20-22</w:t>
      </w:r>
      <w:r w:rsidR="009D0363" w:rsidRPr="000C7A08">
        <w:rPr>
          <w:lang w:val="en-GB"/>
        </w:rPr>
        <w:fldChar w:fldCharType="end"/>
      </w:r>
      <w:r w:rsidRPr="000C7A08">
        <w:rPr>
          <w:lang w:val="en-GB"/>
        </w:rPr>
        <w:t xml:space="preserve">, primary cell cultures are less complex, which makes possible </w:t>
      </w:r>
      <w:r w:rsidR="00205D23">
        <w:rPr>
          <w:lang w:val="en-GB"/>
        </w:rPr>
        <w:t>the</w:t>
      </w:r>
      <w:r w:rsidRPr="000C7A08">
        <w:rPr>
          <w:lang w:val="en-GB"/>
        </w:rPr>
        <w:t xml:space="preserve"> study </w:t>
      </w:r>
      <w:r w:rsidR="00205D23">
        <w:rPr>
          <w:lang w:val="en-GB"/>
        </w:rPr>
        <w:t>of</w:t>
      </w:r>
      <w:r w:rsidRPr="000C7A08">
        <w:rPr>
          <w:lang w:val="en-GB"/>
        </w:rPr>
        <w:t xml:space="preserve"> </w:t>
      </w:r>
      <w:r w:rsidR="00B7742D" w:rsidRPr="000C7A08">
        <w:rPr>
          <w:lang w:val="en-GB"/>
        </w:rPr>
        <w:t xml:space="preserve">individual </w:t>
      </w:r>
      <w:r w:rsidRPr="000C7A08">
        <w:rPr>
          <w:lang w:val="en-GB"/>
        </w:rPr>
        <w:t>contributions of each cell type in the pathophysiology of ischemic stroke and how each cell type responds to possible therapeutic targets. Typically, in order to study the interactions between neuron</w:t>
      </w:r>
      <w:r w:rsidR="00CF4F78" w:rsidRPr="000C7A08">
        <w:rPr>
          <w:lang w:val="en-GB"/>
        </w:rPr>
        <w:t>-</w:t>
      </w:r>
      <w:r w:rsidRPr="000C7A08">
        <w:rPr>
          <w:lang w:val="en-GB"/>
        </w:rPr>
        <w:t xml:space="preserve">enriched cultures and </w:t>
      </w:r>
      <w:r w:rsidR="00CF4F78" w:rsidRPr="000C7A08">
        <w:rPr>
          <w:lang w:val="en-GB"/>
        </w:rPr>
        <w:t>astrocyte-enriched</w:t>
      </w:r>
      <w:r w:rsidRPr="000C7A08">
        <w:rPr>
          <w:lang w:val="en-GB"/>
        </w:rPr>
        <w:t xml:space="preserve"> cultures, neurons and glial cells of postnatal origin</w:t>
      </w:r>
      <w:r w:rsidR="008B07EE" w:rsidRPr="000C7A08">
        <w:rPr>
          <w:lang w:val="en-GB"/>
        </w:rPr>
        <w:t xml:space="preserve"> are used</w:t>
      </w:r>
      <w:r w:rsidR="00660635" w:rsidRPr="000C7A08">
        <w:rPr>
          <w:lang w:val="en-GB"/>
        </w:rPr>
        <w:fldChar w:fldCharType="begin">
          <w:fldData xml:space="preserve">PEVuZE5vdGU+PENpdGU+PEF1dGhvcj5CYXIgRWw8L0F1dGhvcj48WWVhcj4yMDE4PC9ZZWFyPjxS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E3NTAtMTc2ODwvcGFnZXM+PHZvbHVtZT4xODI8L3ZvbHVtZT48bnVtYmVyPjU8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</w:fldData>
        </w:fldChar>
      </w:r>
      <w:r w:rsidR="00660635" w:rsidRPr="000C7A08">
        <w:rPr>
          <w:lang w:val="en-GB"/>
        </w:rPr>
        <w:instrText xml:space="preserve"> ADDIN EN.CITE </w:instrText>
      </w:r>
      <w:r w:rsidR="00660635" w:rsidRPr="000C7A08">
        <w:rPr>
          <w:lang w:val="en-GB"/>
        </w:rPr>
        <w:fldChar w:fldCharType="begin">
          <w:fldData xml:space="preserve">PEVuZE5vdGU+PENpdGU+PEF1dGhvcj5CYXIgRWw8L0F1dGhvcj48WWVhcj4yMDE4PC9ZZWFyPjxS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E3NTAtMTc2ODwvcGFnZXM+PHZvbHVtZT4xODI8L3ZvbHVtZT48bnVtYmVyPjU8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</w:fldData>
        </w:fldChar>
      </w:r>
      <w:r w:rsidR="00660635" w:rsidRPr="000C7A08">
        <w:rPr>
          <w:lang w:val="en-GB"/>
        </w:rPr>
        <w:instrText xml:space="preserve"> ADDIN EN.CITE.DATA </w:instrText>
      </w:r>
      <w:r w:rsidR="00660635" w:rsidRPr="000C7A08">
        <w:rPr>
          <w:lang w:val="en-GB"/>
        </w:rPr>
      </w:r>
      <w:r w:rsidR="00660635" w:rsidRPr="000C7A08">
        <w:rPr>
          <w:lang w:val="en-GB"/>
        </w:rPr>
        <w:fldChar w:fldCharType="end"/>
      </w:r>
      <w:r w:rsidR="00660635" w:rsidRPr="000C7A08">
        <w:rPr>
          <w:lang w:val="en-GB"/>
        </w:rPr>
      </w:r>
      <w:r w:rsidR="00660635" w:rsidRPr="000C7A08">
        <w:rPr>
          <w:lang w:val="en-GB"/>
        </w:rPr>
        <w:fldChar w:fldCharType="separate"/>
      </w:r>
      <w:r w:rsidR="00660635" w:rsidRPr="000C7A08">
        <w:rPr>
          <w:noProof/>
          <w:vertAlign w:val="superscript"/>
          <w:lang w:val="en-GB"/>
        </w:rPr>
        <w:t>23,24</w:t>
      </w:r>
      <w:r w:rsidR="00660635" w:rsidRPr="000C7A08">
        <w:rPr>
          <w:lang w:val="en-GB"/>
        </w:rPr>
        <w:fldChar w:fldCharType="end"/>
      </w:r>
      <w:r w:rsidRPr="000C7A08">
        <w:rPr>
          <w:lang w:val="en-GB"/>
        </w:rPr>
        <w:t>, or postnatal glial cells and embryonic neurons</w:t>
      </w:r>
      <w:r w:rsidR="00325500" w:rsidRPr="000C7A08">
        <w:rPr>
          <w:lang w:val="en-GB"/>
        </w:rPr>
        <w:fldChar w:fldCharType="begin">
          <w:fldData xml:space="preserve">PEVuZE5vdGU+PENpdGU+PEF1dGhvcj5Ta2FwZXI8L0F1dGhvcj48WWVhcj4yMDE4PC9ZZWFyPjxS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</w:fldData>
        </w:fldChar>
      </w:r>
      <w:r w:rsidR="00325500" w:rsidRPr="000C7A08">
        <w:rPr>
          <w:lang w:val="en-GB"/>
        </w:rPr>
        <w:instrText xml:space="preserve"> ADDIN EN.CITE </w:instrText>
      </w:r>
      <w:r w:rsidR="00325500" w:rsidRPr="000C7A08">
        <w:rPr>
          <w:lang w:val="en-GB"/>
        </w:rPr>
        <w:fldChar w:fldCharType="begin">
          <w:fldData xml:space="preserve">PEVuZE5vdGU+PENpdGU+PEF1dGhvcj5Ta2FwZXI8L0F1dGhvcj48WWVhcj4yMDE4PC9ZZWFyPjxS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</w:fldData>
        </w:fldChar>
      </w:r>
      <w:r w:rsidR="00325500" w:rsidRPr="000C7A08">
        <w:rPr>
          <w:lang w:val="en-GB"/>
        </w:rPr>
        <w:instrText xml:space="preserve"> ADDIN EN.CITE.DATA </w:instrText>
      </w:r>
      <w:r w:rsidR="00325500" w:rsidRPr="000C7A08">
        <w:rPr>
          <w:lang w:val="en-GB"/>
        </w:rPr>
      </w:r>
      <w:r w:rsidR="00325500" w:rsidRPr="000C7A08">
        <w:rPr>
          <w:lang w:val="en-GB"/>
        </w:rPr>
        <w:fldChar w:fldCharType="end"/>
      </w:r>
      <w:r w:rsidR="00325500" w:rsidRPr="000C7A08">
        <w:rPr>
          <w:lang w:val="en-GB"/>
        </w:rPr>
      </w:r>
      <w:r w:rsidR="00325500" w:rsidRPr="000C7A08">
        <w:rPr>
          <w:lang w:val="en-GB"/>
        </w:rPr>
        <w:fldChar w:fldCharType="separate"/>
      </w:r>
      <w:r w:rsidR="00325500" w:rsidRPr="000C7A08">
        <w:rPr>
          <w:noProof/>
          <w:vertAlign w:val="superscript"/>
          <w:lang w:val="en-GB"/>
        </w:rPr>
        <w:t>25,26</w:t>
      </w:r>
      <w:r w:rsidR="00325500" w:rsidRPr="000C7A08">
        <w:rPr>
          <w:lang w:val="en-GB"/>
        </w:rPr>
        <w:fldChar w:fldCharType="end"/>
      </w:r>
      <w:r w:rsidRPr="000C7A08">
        <w:rPr>
          <w:lang w:val="en-GB"/>
        </w:rPr>
        <w:t>. Herein is proposed a simple approach to establish neuron</w:t>
      </w:r>
      <w:r w:rsidR="00C23211" w:rsidRPr="000C7A08">
        <w:rPr>
          <w:lang w:val="en-GB"/>
        </w:rPr>
        <w:t>-</w:t>
      </w:r>
      <w:r w:rsidRPr="000C7A08">
        <w:rPr>
          <w:lang w:val="en-GB"/>
        </w:rPr>
        <w:t xml:space="preserve"> or astrocyte</w:t>
      </w:r>
      <w:r w:rsidR="00CF4F78" w:rsidRPr="000C7A08">
        <w:rPr>
          <w:lang w:val="en-GB"/>
        </w:rPr>
        <w:t>-</w:t>
      </w:r>
      <w:r w:rsidRPr="000C7A08">
        <w:rPr>
          <w:lang w:val="en-GB"/>
        </w:rPr>
        <w:t>enriched cultures and neuron-</w:t>
      </w:r>
      <w:r w:rsidR="00C23211" w:rsidRPr="000C7A08">
        <w:rPr>
          <w:lang w:val="en-GB"/>
        </w:rPr>
        <w:t>glia</w:t>
      </w:r>
      <w:r w:rsidRPr="000C7A08">
        <w:rPr>
          <w:lang w:val="en-GB"/>
        </w:rPr>
        <w:t xml:space="preserve"> cultures from the same tissue. These primary cells are obtained from rat embryonic cortex</w:t>
      </w:r>
      <w:r w:rsidR="008B07EE" w:rsidRPr="000C7A08">
        <w:rPr>
          <w:lang w:val="en-GB"/>
        </w:rPr>
        <w:t>, a region</w:t>
      </w:r>
      <w:r w:rsidR="00976053" w:rsidRPr="000C7A08">
        <w:rPr>
          <w:lang w:val="en-GB"/>
        </w:rPr>
        <w:t xml:space="preserve"> </w:t>
      </w:r>
      <w:r w:rsidRPr="000C7A08">
        <w:rPr>
          <w:lang w:val="en-GB"/>
        </w:rPr>
        <w:t>frequently affected by stroke</w:t>
      </w:r>
      <w:r w:rsidR="00817CD4" w:rsidRPr="000C7A08">
        <w:rPr>
          <w:lang w:val="en-GB"/>
        </w:rPr>
        <w:fldChar w:fldCharType="begin">
          <w:fldData xml:space="preserve">PEVuZE5vdGU+PENpdGU+PEF1dGhvcj5GZXJuYW5kbzwvQXV0aG9yPjxZZWFyPjIwMTg8L1llYXI+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</w:fldData>
        </w:fldChar>
      </w:r>
      <w:r w:rsidR="00817CD4" w:rsidRPr="000C7A08">
        <w:rPr>
          <w:lang w:val="en-GB"/>
        </w:rPr>
        <w:instrText xml:space="preserve"> ADDIN EN.CITE </w:instrText>
      </w:r>
      <w:r w:rsidR="00817CD4" w:rsidRPr="000C7A08">
        <w:rPr>
          <w:lang w:val="en-GB"/>
        </w:rPr>
        <w:fldChar w:fldCharType="begin">
          <w:fldData xml:space="preserve">PEVuZE5vdGU+PENpdGU+PEF1dGhvcj5GZXJuYW5kbzwvQXV0aG9yPjxZZWFyPjIwMTg8L1llYXI+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</w:fldData>
        </w:fldChar>
      </w:r>
      <w:r w:rsidR="00817CD4" w:rsidRPr="000C7A08">
        <w:rPr>
          <w:lang w:val="en-GB"/>
        </w:rPr>
        <w:instrText xml:space="preserve"> ADDIN EN.CITE.DATA </w:instrText>
      </w:r>
      <w:r w:rsidR="00817CD4" w:rsidRPr="000C7A08">
        <w:rPr>
          <w:lang w:val="en-GB"/>
        </w:rPr>
      </w:r>
      <w:r w:rsidR="00817CD4" w:rsidRPr="000C7A08">
        <w:rPr>
          <w:lang w:val="en-GB"/>
        </w:rPr>
        <w:fldChar w:fldCharType="end"/>
      </w:r>
      <w:r w:rsidR="00817CD4" w:rsidRPr="000C7A08">
        <w:rPr>
          <w:lang w:val="en-GB"/>
        </w:rPr>
      </w:r>
      <w:r w:rsidR="00817CD4" w:rsidRPr="000C7A08">
        <w:rPr>
          <w:lang w:val="en-GB"/>
        </w:rPr>
        <w:fldChar w:fldCharType="separate"/>
      </w:r>
      <w:r w:rsidR="00817CD4" w:rsidRPr="000C7A08">
        <w:rPr>
          <w:noProof/>
          <w:vertAlign w:val="superscript"/>
          <w:lang w:val="en-GB"/>
        </w:rPr>
        <w:t>27,28</w:t>
      </w:r>
      <w:r w:rsidR="00817CD4" w:rsidRPr="000C7A08">
        <w:rPr>
          <w:lang w:val="en-GB"/>
        </w:rPr>
        <w:fldChar w:fldCharType="end"/>
      </w:r>
      <w:r w:rsidRPr="000C7A08">
        <w:rPr>
          <w:lang w:val="en-GB"/>
        </w:rPr>
        <w:t xml:space="preserve">. Moreover, the dissociation of the tissue is performed only by </w:t>
      </w:r>
      <w:r w:rsidR="00B7742D" w:rsidRPr="000C7A08">
        <w:rPr>
          <w:lang w:val="en-GB"/>
        </w:rPr>
        <w:t xml:space="preserve">a </w:t>
      </w:r>
      <w:r w:rsidRPr="000C7A08">
        <w:rPr>
          <w:lang w:val="en-GB"/>
        </w:rPr>
        <w:t>mechanical</w:t>
      </w:r>
      <w:r w:rsidR="00B7742D" w:rsidRPr="000C7A08">
        <w:rPr>
          <w:lang w:val="en-GB"/>
        </w:rPr>
        <w:t xml:space="preserve"> procedure</w:t>
      </w:r>
      <w:r w:rsidRPr="000C7A08">
        <w:rPr>
          <w:lang w:val="en-GB"/>
        </w:rPr>
        <w:t>.</w:t>
      </w:r>
      <w:r w:rsidR="006D2EEB">
        <w:rPr>
          <w:lang w:val="en-GB"/>
        </w:rPr>
        <w:t xml:space="preserve"> </w:t>
      </w:r>
      <w:r w:rsidRPr="000C7A08">
        <w:rPr>
          <w:lang w:val="en-GB"/>
        </w:rPr>
        <w:t>Therefore, this protocol allows isolating cells</w:t>
      </w:r>
      <w:r w:rsidR="00B7742D" w:rsidRPr="000C7A08">
        <w:rPr>
          <w:lang w:val="en-GB"/>
        </w:rPr>
        <w:t xml:space="preserve"> in the same stage of development</w:t>
      </w:r>
      <w:r w:rsidRPr="000C7A08">
        <w:rPr>
          <w:lang w:val="en-GB"/>
        </w:rPr>
        <w:t xml:space="preserve">, in a fast and </w:t>
      </w:r>
      <w:r w:rsidR="00B7742D" w:rsidRPr="000C7A08">
        <w:rPr>
          <w:lang w:val="en-GB"/>
        </w:rPr>
        <w:t>inexpensive</w:t>
      </w:r>
      <w:r w:rsidRPr="000C7A08">
        <w:rPr>
          <w:lang w:val="en-GB"/>
        </w:rPr>
        <w:t xml:space="preserve"> way, </w:t>
      </w:r>
      <w:r w:rsidR="00B7742D" w:rsidRPr="000C7A08">
        <w:rPr>
          <w:lang w:val="en-GB"/>
        </w:rPr>
        <w:t>and</w:t>
      </w:r>
      <w:r w:rsidRPr="000C7A08">
        <w:rPr>
          <w:lang w:val="en-GB"/>
        </w:rPr>
        <w:t xml:space="preserve"> with high performance and reproducibility.</w:t>
      </w:r>
    </w:p>
    <w:p w14:paraId="5A442CE9" w14:textId="77777777" w:rsidR="00205D23" w:rsidRPr="000C7A08" w:rsidRDefault="00205D23" w:rsidP="003E5EE9">
      <w:pPr>
        <w:rPr>
          <w:lang w:val="en-GB"/>
        </w:rPr>
      </w:pPr>
    </w:p>
    <w:p w14:paraId="4408E971" w14:textId="4C070E01" w:rsidR="004E7A5F" w:rsidRDefault="009C3DD0" w:rsidP="003E5EE9">
      <w:pPr>
        <w:rPr>
          <w:lang w:val="en-GB"/>
        </w:rPr>
      </w:pPr>
      <w:r w:rsidRPr="000C7A08">
        <w:rPr>
          <w:lang w:val="en-GB"/>
        </w:rPr>
        <w:lastRenderedPageBreak/>
        <w:t xml:space="preserve">The crosstalk between astrocytes and neurons can be explored using a co-culture system in which neurons cultured in coverslips are maintained in contact with a monolayer of astrocytes seeded in multiwell plates. Small paraffin spheres can be used to ensure the separation of the two cell cultures. This approach allows independent manipulation of each cell type before they are brought into contact. For example, it is possible to silence a specific gene in astrocytes and see how it can influence the neuronal vulnerability or protection against ischemic-induced damage. An established method to induce ischemic-like conditions </w:t>
      </w:r>
      <w:r w:rsidR="008E4682" w:rsidRPr="008E4682">
        <w:rPr>
          <w:lang w:val="en-GB"/>
        </w:rPr>
        <w:t xml:space="preserve">in vitro </w:t>
      </w:r>
      <w:r w:rsidRPr="000C7A08">
        <w:rPr>
          <w:lang w:val="en-GB"/>
        </w:rPr>
        <w:t>is oxygen and glucose deprivation (OGD)</w:t>
      </w:r>
      <w:r w:rsidR="00817CD4" w:rsidRPr="000C7A08">
        <w:rPr>
          <w:lang w:val="en-GB"/>
        </w:rPr>
        <w:fldChar w:fldCharType="begin"/>
      </w:r>
      <w:r w:rsidR="00817CD4" w:rsidRPr="000C7A08">
        <w:rPr>
          <w:lang w:val="en-GB"/>
        </w:rPr>
        <w:instrText xml:space="preserve"> ADDIN EN.CITE &lt;EndNote&gt;&lt;Cite&gt;&lt;Author&gt;Woodruff&lt;/Author&gt;&lt;Year&gt;2011&lt;/Year&gt;&lt;RecNum&gt;351&lt;/RecNum&gt;&lt;DisplayText&gt;&lt;style face="superscript"&gt;3&lt;/style&gt;&lt;/DisplayText&gt;&lt;record&gt;&lt;rec-number&gt;351&lt;/rec-number&gt;&lt;foreign-keys&gt;&lt;key app="EN" db-id="2dps0awfb2p2esee5xbps9tb0apxdza0pwrx"&gt;351&lt;/key&gt;&lt;/foreign-keys&gt;&lt;ref-type name="Journal Article"&gt;17&lt;/ref-type&gt;&lt;contributors&gt;&lt;authors&gt;&lt;author&gt;Woodruff, T. M.&lt;/author&gt;&lt;author&gt;Thundyil, J.&lt;/author&gt;&lt;author&gt;Tang, S. C.&lt;/author&gt;&lt;author&gt;Sobey, C. G.&lt;/author&gt;&lt;author&gt;Taylor, S. M.&lt;/author&gt;&lt;author&gt;Arumugam, T. V.&lt;/author&gt;&lt;/authors&gt;&lt;/contributors&gt;&lt;auth-address&gt;School of Biomedical Sciences, University of Queensland, Brisbane, Queensland 4072, Australia. t.woodruff@uq.edu.au.&lt;/auth-address&gt;&lt;titles&gt;&lt;title&gt;Pathophysiology, treatment, and animal and cellular models of human ischemic stroke&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11&lt;/pages&gt;&lt;volume&gt;6&lt;/volume&gt;&lt;number&gt;1&lt;/number&gt;&lt;dates&gt;&lt;year&gt;2011&lt;/year&gt;&lt;pub-dates&gt;&lt;date&gt;Jan 25&lt;/date&gt;&lt;/pub-dates&gt;&lt;/dates&gt;&lt;isbn&gt;1750-1326 (Electronic)&amp;#xD;1750-1326 (Linking)&lt;/isbn&gt;&lt;accession-num&gt;21266064&lt;/accession-num&gt;&lt;urls&gt;&lt;related-urls&gt;&lt;url&gt;http://www.ncbi.nlm.nih.gov/pubmed/21266064&lt;/url&gt;&lt;/related-urls&gt;&lt;/urls&gt;&lt;custom2&gt;3037909&lt;/custom2&gt;&lt;electronic-resource-num&gt;10.1186/1750-1326-6-11&lt;/electronic-resource-num&gt;&lt;/record&gt;&lt;/Cite&gt;&lt;/EndNote&gt;</w:instrText>
      </w:r>
      <w:r w:rsidR="00817CD4" w:rsidRPr="000C7A08">
        <w:rPr>
          <w:lang w:val="en-GB"/>
        </w:rPr>
        <w:fldChar w:fldCharType="separate"/>
      </w:r>
      <w:r w:rsidR="00817CD4" w:rsidRPr="000C7A08">
        <w:rPr>
          <w:noProof/>
          <w:vertAlign w:val="superscript"/>
          <w:lang w:val="en-GB"/>
        </w:rPr>
        <w:t>3</w:t>
      </w:r>
      <w:r w:rsidR="00817CD4" w:rsidRPr="000C7A08">
        <w:rPr>
          <w:lang w:val="en-GB"/>
        </w:rPr>
        <w:fldChar w:fldCharType="end"/>
      </w:r>
      <w:r w:rsidRPr="000C7A08">
        <w:rPr>
          <w:lang w:val="en-GB"/>
        </w:rPr>
        <w:t>, which consists in replacing the regular atmosphere (95% air and 5% CO</w:t>
      </w:r>
      <w:r w:rsidRPr="000C7A08">
        <w:rPr>
          <w:vertAlign w:val="subscript"/>
          <w:lang w:val="en-GB"/>
        </w:rPr>
        <w:t>2</w:t>
      </w:r>
      <w:r w:rsidRPr="000C7A08">
        <w:rPr>
          <w:lang w:val="en-GB"/>
        </w:rPr>
        <w:t>) by an anoxic atmosphere (95% N</w:t>
      </w:r>
      <w:r w:rsidRPr="000C7A08">
        <w:rPr>
          <w:vertAlign w:val="subscript"/>
          <w:lang w:val="en-GB"/>
        </w:rPr>
        <w:t>2</w:t>
      </w:r>
      <w:r w:rsidRPr="000C7A08">
        <w:rPr>
          <w:lang w:val="en-GB"/>
        </w:rPr>
        <w:t xml:space="preserve"> and 5% CO</w:t>
      </w:r>
      <w:r w:rsidRPr="000C7A08">
        <w:rPr>
          <w:vertAlign w:val="subscript"/>
          <w:lang w:val="en-GB"/>
        </w:rPr>
        <w:t>2</w:t>
      </w:r>
      <w:r w:rsidRPr="000C7A08">
        <w:rPr>
          <w:lang w:val="en-GB"/>
        </w:rPr>
        <w:t xml:space="preserve">), associated with the omission of glucose. </w:t>
      </w:r>
    </w:p>
    <w:p w14:paraId="45B12929" w14:textId="77777777" w:rsidR="008E4682" w:rsidRPr="000C7A08" w:rsidRDefault="008E4682" w:rsidP="003E5EE9">
      <w:pPr>
        <w:rPr>
          <w:lang w:val="en-GB"/>
        </w:rPr>
      </w:pPr>
    </w:p>
    <w:p w14:paraId="24F06C3E" w14:textId="2BEA6CC3" w:rsidR="004E7A5F" w:rsidRPr="000C7A08" w:rsidRDefault="009C3DD0" w:rsidP="003E5EE9">
      <w:pPr>
        <w:rPr>
          <w:lang w:val="en-GB"/>
        </w:rPr>
      </w:pPr>
      <w:r w:rsidRPr="000C7A08">
        <w:rPr>
          <w:lang w:val="en-GB"/>
        </w:rPr>
        <w:t>The method described is suitable for studying the interactions between neurons and astrocytes in the context of ischemic stroke, in a simple, fast, reproducible and inexpensive way.</w:t>
      </w:r>
    </w:p>
    <w:p w14:paraId="36755859" w14:textId="77777777" w:rsidR="004E7A5F" w:rsidRPr="000C7A08" w:rsidRDefault="004E7A5F" w:rsidP="003E5EE9">
      <w:pPr>
        <w:rPr>
          <w:b/>
          <w:lang w:val="en-GB"/>
        </w:rPr>
      </w:pPr>
    </w:p>
    <w:p w14:paraId="4ECB0F4B" w14:textId="304750BC" w:rsidR="004E7A5F" w:rsidRDefault="009C3DD0" w:rsidP="003E5EE9">
      <w:pPr>
        <w:rPr>
          <w:lang w:val="en-GB"/>
        </w:rPr>
      </w:pPr>
      <w:r w:rsidRPr="000C7A08">
        <w:rPr>
          <w:b/>
          <w:lang w:val="en-GB"/>
        </w:rPr>
        <w:t>PROTOCOL:</w:t>
      </w:r>
      <w:r w:rsidRPr="000C7A08">
        <w:rPr>
          <w:lang w:val="en-GB"/>
        </w:rPr>
        <w:t xml:space="preserve"> </w:t>
      </w:r>
    </w:p>
    <w:p w14:paraId="3AF11B3B" w14:textId="437B0A60" w:rsidR="008E4682" w:rsidRDefault="008E4682" w:rsidP="003E5EE9">
      <w:pPr>
        <w:rPr>
          <w:lang w:val="en-GB"/>
        </w:rPr>
      </w:pPr>
    </w:p>
    <w:p w14:paraId="77386C4F" w14:textId="77777777" w:rsidR="008E4682" w:rsidRPr="000C7A08" w:rsidRDefault="008E4682" w:rsidP="003E5EE9">
      <w:pPr>
        <w:rPr>
          <w:lang w:val="en-GB"/>
        </w:rPr>
      </w:pPr>
      <w:r w:rsidRPr="000C7A08">
        <w:rPr>
          <w:lang w:val="en-GB"/>
        </w:rPr>
        <w:t xml:space="preserve">All animals used were bred at the CICS-UBI Health Science Research Centre in accordance with the national ethical requirements for animal research and with the European Convention for the Protection of Vertebrate Animals Used for Experimental and Other Scientific Purposes (Directive 2010/63/EU). </w:t>
      </w:r>
    </w:p>
    <w:p w14:paraId="7E17879C" w14:textId="77777777" w:rsidR="008E4682" w:rsidRPr="000C7A08" w:rsidRDefault="008E4682" w:rsidP="003E5EE9">
      <w:pPr>
        <w:rPr>
          <w:color w:val="808080"/>
          <w:lang w:val="en-GB"/>
        </w:rPr>
      </w:pPr>
    </w:p>
    <w:p w14:paraId="5F169C97" w14:textId="1FBAB12D" w:rsidR="004E7A5F" w:rsidRPr="008E4682" w:rsidRDefault="009C3DD0" w:rsidP="003E5EE9">
      <w:pPr>
        <w:keepNext/>
        <w:keepLines/>
        <w:numPr>
          <w:ilvl w:val="0"/>
          <w:numId w:val="1"/>
        </w:numPr>
        <w:pBdr>
          <w:top w:val="nil"/>
          <w:left w:val="nil"/>
          <w:bottom w:val="nil"/>
          <w:right w:val="nil"/>
          <w:between w:val="nil"/>
        </w:pBdr>
        <w:ind w:left="0" w:firstLine="0"/>
        <w:rPr>
          <w:b/>
          <w:color w:val="366091"/>
          <w:lang w:val="en-GB"/>
        </w:rPr>
      </w:pPr>
      <w:r w:rsidRPr="000C7A08">
        <w:rPr>
          <w:b/>
          <w:lang w:val="en-GB"/>
        </w:rPr>
        <w:t xml:space="preserve">Rat </w:t>
      </w:r>
      <w:r w:rsidR="008E4682">
        <w:rPr>
          <w:b/>
          <w:lang w:val="en-GB"/>
        </w:rPr>
        <w:t>e</w:t>
      </w:r>
      <w:r w:rsidRPr="000C7A08">
        <w:rPr>
          <w:b/>
          <w:lang w:val="en-GB"/>
        </w:rPr>
        <w:t xml:space="preserve">mbryo </w:t>
      </w:r>
      <w:r w:rsidR="008E4682" w:rsidRPr="000C7A08">
        <w:rPr>
          <w:b/>
          <w:lang w:val="en-GB"/>
        </w:rPr>
        <w:t>cortex primary cell cultur</w:t>
      </w:r>
      <w:r w:rsidR="008E4682">
        <w:rPr>
          <w:b/>
          <w:lang w:val="en-GB"/>
        </w:rPr>
        <w:t>e</w:t>
      </w:r>
    </w:p>
    <w:p w14:paraId="40EB191F" w14:textId="77777777" w:rsidR="008E4682" w:rsidRPr="000C7A08" w:rsidRDefault="008E4682" w:rsidP="003E5EE9">
      <w:pPr>
        <w:keepNext/>
        <w:keepLines/>
        <w:pBdr>
          <w:top w:val="nil"/>
          <w:left w:val="nil"/>
          <w:bottom w:val="nil"/>
          <w:right w:val="nil"/>
          <w:between w:val="nil"/>
        </w:pBdr>
        <w:rPr>
          <w:b/>
          <w:color w:val="366091"/>
          <w:lang w:val="en-GB"/>
        </w:rPr>
      </w:pPr>
    </w:p>
    <w:p w14:paraId="7CD36123" w14:textId="1DF48DAD" w:rsidR="004E7A5F" w:rsidRPr="008E4682" w:rsidRDefault="008E4682" w:rsidP="003E5EE9">
      <w:pPr>
        <w:widowControl/>
        <w:numPr>
          <w:ilvl w:val="1"/>
          <w:numId w:val="1"/>
        </w:numPr>
        <w:pBdr>
          <w:top w:val="nil"/>
          <w:left w:val="nil"/>
          <w:bottom w:val="nil"/>
          <w:right w:val="nil"/>
          <w:between w:val="nil"/>
        </w:pBdr>
        <w:ind w:left="0" w:firstLine="0"/>
        <w:rPr>
          <w:bCs/>
          <w:lang w:val="en-GB"/>
        </w:rPr>
      </w:pPr>
      <w:r w:rsidRPr="008E4682">
        <w:rPr>
          <w:bCs/>
          <w:lang w:val="en-GB"/>
        </w:rPr>
        <w:t>Culture medium preparation</w:t>
      </w:r>
    </w:p>
    <w:p w14:paraId="452F1046" w14:textId="77777777" w:rsidR="008E4682" w:rsidRPr="000C7A08" w:rsidRDefault="008E4682" w:rsidP="003E5EE9">
      <w:pPr>
        <w:widowControl/>
        <w:pBdr>
          <w:top w:val="nil"/>
          <w:left w:val="nil"/>
          <w:bottom w:val="nil"/>
          <w:right w:val="nil"/>
          <w:between w:val="nil"/>
        </w:pBdr>
        <w:rPr>
          <w:b/>
          <w:lang w:val="en-GB"/>
        </w:rPr>
      </w:pPr>
    </w:p>
    <w:p w14:paraId="76C14C7D" w14:textId="4703064A" w:rsidR="004B5C2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Prepare the Neuro</w:t>
      </w:r>
      <w:r w:rsidR="00A86BDF" w:rsidRPr="000C7A08">
        <w:rPr>
          <w:lang w:val="en-GB"/>
        </w:rPr>
        <w:t>b</w:t>
      </w:r>
      <w:r w:rsidRPr="000C7A08">
        <w:rPr>
          <w:lang w:val="en-GB"/>
        </w:rPr>
        <w:t>asal Medium (NBM) by adding the following supplements: 2% B27, 0.5 mM glutamine, 25</w:t>
      </w:r>
      <w:r w:rsidR="00B475E4" w:rsidRPr="000C7A08">
        <w:rPr>
          <w:lang w:val="en-GB"/>
        </w:rPr>
        <w:t xml:space="preserve"> </w:t>
      </w:r>
      <w:r w:rsidRPr="000C7A08">
        <w:rPr>
          <w:lang w:val="en-GB"/>
        </w:rPr>
        <w:t>µM glutamate and 120 µg/mL gentamicin. Homogenize, adjust the pH to 7.2 and sterilize the medium with a</w:t>
      </w:r>
      <w:r w:rsidR="004B5C2F" w:rsidRPr="000C7A08">
        <w:rPr>
          <w:lang w:val="en-GB"/>
        </w:rPr>
        <w:t xml:space="preserve"> vacuum</w:t>
      </w:r>
      <w:r w:rsidRPr="000C7A08">
        <w:rPr>
          <w:lang w:val="en-GB"/>
        </w:rPr>
        <w:t xml:space="preserve"> filtration step</w:t>
      </w:r>
      <w:r w:rsidR="004B5C2F" w:rsidRPr="000C7A08">
        <w:rPr>
          <w:lang w:val="en-GB"/>
        </w:rPr>
        <w:t>, using a 0.22 µm filter</w:t>
      </w:r>
      <w:r w:rsidRPr="000C7A08">
        <w:rPr>
          <w:lang w:val="en-GB"/>
        </w:rPr>
        <w:t>. For the neuro</w:t>
      </w:r>
      <w:r w:rsidR="00A86BDF" w:rsidRPr="000C7A08">
        <w:rPr>
          <w:lang w:val="en-GB"/>
        </w:rPr>
        <w:t>n</w:t>
      </w:r>
      <w:r w:rsidRPr="000C7A08">
        <w:rPr>
          <w:lang w:val="en-GB"/>
        </w:rPr>
        <w:t xml:space="preserve">-glia cell culture, supplement the NBM cell culture medium with 10% of Heat-Inactivated </w:t>
      </w:r>
      <w:proofErr w:type="spellStart"/>
      <w:r w:rsidR="008568AD" w:rsidRPr="000C7A08">
        <w:rPr>
          <w:lang w:val="en-GB"/>
        </w:rPr>
        <w:t>Fetal</w:t>
      </w:r>
      <w:proofErr w:type="spellEnd"/>
      <w:r w:rsidRPr="000C7A08">
        <w:rPr>
          <w:lang w:val="en-GB"/>
        </w:rPr>
        <w:t xml:space="preserve"> Bovine Serum (HI-FBS).</w:t>
      </w:r>
    </w:p>
    <w:p w14:paraId="5A15125B" w14:textId="77777777" w:rsidR="008E4682" w:rsidRPr="000C7A08" w:rsidRDefault="008E4682" w:rsidP="003E5EE9">
      <w:pPr>
        <w:widowControl/>
        <w:pBdr>
          <w:top w:val="nil"/>
          <w:left w:val="nil"/>
          <w:bottom w:val="nil"/>
          <w:right w:val="nil"/>
          <w:between w:val="nil"/>
        </w:pBdr>
        <w:rPr>
          <w:lang w:val="en-GB"/>
        </w:rPr>
      </w:pPr>
    </w:p>
    <w:p w14:paraId="1639BC6B" w14:textId="3A33FEB8"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 xml:space="preserve">Prepare the Minimum Essential Medium Eagle (MEM) medium </w:t>
      </w:r>
      <w:r w:rsidR="00A86BDF" w:rsidRPr="000C7A08">
        <w:rPr>
          <w:lang w:val="en-GB"/>
        </w:rPr>
        <w:t>with</w:t>
      </w:r>
      <w:r w:rsidRPr="000C7A08">
        <w:rPr>
          <w:lang w:val="en-GB"/>
        </w:rPr>
        <w:t xml:space="preserve"> the following supplements: sodium hydrogen carbonate 2.2 g/L, insulin from bovine pancreas 5 mg/L,</w:t>
      </w:r>
      <w:r w:rsidR="00D13C1B" w:rsidRPr="000C7A08">
        <w:rPr>
          <w:lang w:val="en-GB"/>
        </w:rPr>
        <w:t xml:space="preserve"> </w:t>
      </w:r>
      <w:r w:rsidRPr="000C7A08">
        <w:rPr>
          <w:lang w:val="en-GB"/>
        </w:rPr>
        <w:t>D-glucose</w:t>
      </w:r>
      <w:r w:rsidR="00D13C1B" w:rsidRPr="000C7A08">
        <w:rPr>
          <w:lang w:val="en-GB"/>
        </w:rPr>
        <w:t xml:space="preserve"> anhydrous</w:t>
      </w:r>
      <w:r w:rsidRPr="000C7A08">
        <w:rPr>
          <w:lang w:val="en-GB"/>
        </w:rPr>
        <w:t xml:space="preserve"> 3.4 g/L, penicillin (12</w:t>
      </w:r>
      <w:r w:rsidR="00895D27" w:rsidRPr="000C7A08">
        <w:rPr>
          <w:lang w:val="en-GB"/>
        </w:rPr>
        <w:t xml:space="preserve"> </w:t>
      </w:r>
      <w:r w:rsidRPr="000C7A08">
        <w:rPr>
          <w:lang w:val="en-GB"/>
        </w:rPr>
        <w:t>U/mL) /streptomycin (12</w:t>
      </w:r>
      <w:r w:rsidR="00895D27" w:rsidRPr="000C7A08">
        <w:rPr>
          <w:lang w:val="en-GB"/>
        </w:rPr>
        <w:t xml:space="preserve"> </w:t>
      </w:r>
      <w:r w:rsidRPr="000C7A08">
        <w:rPr>
          <w:lang w:val="en-GB"/>
        </w:rPr>
        <w:t>µg/mL) and 10% HI-FBS. Homogenize, adjust the pH to 7.2 and sterilize the medium with a filtration step.</w:t>
      </w:r>
    </w:p>
    <w:p w14:paraId="77BFAC9C" w14:textId="77777777" w:rsidR="00F6663C" w:rsidRPr="000C7A08" w:rsidRDefault="00F6663C" w:rsidP="003E5EE9">
      <w:pPr>
        <w:widowControl/>
        <w:pBdr>
          <w:top w:val="nil"/>
          <w:left w:val="nil"/>
          <w:bottom w:val="nil"/>
          <w:right w:val="nil"/>
          <w:between w:val="nil"/>
        </w:pBdr>
        <w:rPr>
          <w:lang w:val="en-GB"/>
        </w:rPr>
      </w:pPr>
    </w:p>
    <w:p w14:paraId="3FFE0D38" w14:textId="27DCB5EF" w:rsidR="004E7A5F" w:rsidRPr="00F6663C" w:rsidRDefault="009C3DD0" w:rsidP="003E5EE9">
      <w:pPr>
        <w:widowControl/>
        <w:numPr>
          <w:ilvl w:val="1"/>
          <w:numId w:val="1"/>
        </w:numPr>
        <w:pBdr>
          <w:top w:val="nil"/>
          <w:left w:val="nil"/>
          <w:bottom w:val="nil"/>
          <w:right w:val="nil"/>
          <w:between w:val="nil"/>
        </w:pBdr>
        <w:ind w:left="0" w:firstLine="0"/>
        <w:rPr>
          <w:bCs/>
          <w:lang w:val="en-GB"/>
        </w:rPr>
      </w:pPr>
      <w:r w:rsidRPr="00F6663C">
        <w:rPr>
          <w:bCs/>
          <w:lang w:val="en-GB"/>
        </w:rPr>
        <w:t xml:space="preserve">Preparation of </w:t>
      </w:r>
      <w:r w:rsidR="00F6663C" w:rsidRPr="00F6663C">
        <w:rPr>
          <w:bCs/>
          <w:lang w:val="en-GB"/>
        </w:rPr>
        <w:t>materials and equipment</w:t>
      </w:r>
    </w:p>
    <w:p w14:paraId="4A5B1AF7" w14:textId="77777777" w:rsidR="00F6663C" w:rsidRPr="000C7A08" w:rsidRDefault="00F6663C" w:rsidP="003E5EE9">
      <w:pPr>
        <w:widowControl/>
        <w:pBdr>
          <w:top w:val="nil"/>
          <w:left w:val="nil"/>
          <w:bottom w:val="nil"/>
          <w:right w:val="nil"/>
          <w:between w:val="nil"/>
        </w:pBdr>
        <w:rPr>
          <w:b/>
          <w:lang w:val="en-GB"/>
        </w:rPr>
      </w:pPr>
    </w:p>
    <w:p w14:paraId="5F6EE00F" w14:textId="2C3AD3C8" w:rsidR="00752E40" w:rsidRDefault="00752E40" w:rsidP="003E5EE9">
      <w:pPr>
        <w:widowControl/>
        <w:numPr>
          <w:ilvl w:val="2"/>
          <w:numId w:val="1"/>
        </w:numPr>
        <w:pBdr>
          <w:top w:val="nil"/>
          <w:left w:val="nil"/>
          <w:bottom w:val="nil"/>
          <w:right w:val="nil"/>
          <w:between w:val="nil"/>
        </w:pBdr>
        <w:ind w:left="0" w:firstLine="0"/>
        <w:rPr>
          <w:lang w:val="en-GB"/>
        </w:rPr>
      </w:pPr>
      <w:r w:rsidRPr="000C7A08">
        <w:rPr>
          <w:lang w:val="en-GB"/>
        </w:rPr>
        <w:t xml:space="preserve">Puncture the terminal part of a 1 mL </w:t>
      </w:r>
      <w:r w:rsidR="008E32A1" w:rsidRPr="000C7A08">
        <w:rPr>
          <w:lang w:val="en-GB"/>
        </w:rPr>
        <w:t xml:space="preserve">plastic </w:t>
      </w:r>
      <w:r w:rsidRPr="000C7A08">
        <w:rPr>
          <w:lang w:val="en-GB"/>
        </w:rPr>
        <w:t>micropipette</w:t>
      </w:r>
      <w:r w:rsidR="00950FF2" w:rsidRPr="000C7A08">
        <w:rPr>
          <w:lang w:val="en-GB"/>
        </w:rPr>
        <w:t xml:space="preserve"> tip</w:t>
      </w:r>
      <w:r w:rsidR="008E32A1" w:rsidRPr="000C7A08">
        <w:rPr>
          <w:lang w:val="en-GB"/>
        </w:rPr>
        <w:t xml:space="preserve"> </w:t>
      </w:r>
      <w:r w:rsidR="00AE13EB" w:rsidRPr="000C7A08">
        <w:rPr>
          <w:lang w:val="en-GB"/>
        </w:rPr>
        <w:t>from side to side</w:t>
      </w:r>
      <w:r w:rsidR="009B5BEF" w:rsidRPr="000C7A08">
        <w:rPr>
          <w:lang w:val="en-GB"/>
        </w:rPr>
        <w:t>,</w:t>
      </w:r>
      <w:r w:rsidRPr="000C7A08">
        <w:rPr>
          <w:lang w:val="en-GB"/>
        </w:rPr>
        <w:t xml:space="preserve"> using a needle with a specific diameter (0.5 mm for S; 0.6 mm for M; 0.8 mm for L) and seal the opening of the tips using a flame.</w:t>
      </w:r>
    </w:p>
    <w:p w14:paraId="67DB5CB9" w14:textId="77777777" w:rsidR="00F6663C" w:rsidRPr="000C7A08" w:rsidRDefault="00F6663C" w:rsidP="003E5EE9">
      <w:pPr>
        <w:widowControl/>
        <w:pBdr>
          <w:top w:val="nil"/>
          <w:left w:val="nil"/>
          <w:bottom w:val="nil"/>
          <w:right w:val="nil"/>
          <w:between w:val="nil"/>
        </w:pBdr>
        <w:rPr>
          <w:lang w:val="en-GB"/>
        </w:rPr>
      </w:pPr>
    </w:p>
    <w:p w14:paraId="17BAB2A6" w14:textId="0770FD1B"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Sterilize all the glassware. Throughout the dissection keep the tools used (</w:t>
      </w:r>
      <w:r w:rsidR="00F6663C">
        <w:rPr>
          <w:lang w:val="en-GB"/>
        </w:rPr>
        <w:t xml:space="preserve">e.g., </w:t>
      </w:r>
      <w:r w:rsidRPr="000C7A08">
        <w:rPr>
          <w:lang w:val="en-GB"/>
        </w:rPr>
        <w:t>scissors, tweezers, scalpel)</w:t>
      </w:r>
      <w:r w:rsidR="009C0170" w:rsidRPr="000C7A08">
        <w:rPr>
          <w:lang w:val="en-GB"/>
        </w:rPr>
        <w:t xml:space="preserve"> </w:t>
      </w:r>
      <w:r w:rsidRPr="000C7A08">
        <w:rPr>
          <w:lang w:val="en-GB"/>
        </w:rPr>
        <w:t xml:space="preserve">immersed in 70% ethanol. Spray the materials with 70% ethanol before entering them in the laminar flow chamber. </w:t>
      </w:r>
    </w:p>
    <w:p w14:paraId="72559CD3" w14:textId="77777777" w:rsidR="00F6663C" w:rsidRPr="000C7A08" w:rsidRDefault="00F6663C" w:rsidP="003E5EE9">
      <w:pPr>
        <w:widowControl/>
        <w:pBdr>
          <w:top w:val="nil"/>
          <w:left w:val="nil"/>
          <w:bottom w:val="nil"/>
          <w:right w:val="nil"/>
          <w:between w:val="nil"/>
        </w:pBdr>
        <w:rPr>
          <w:lang w:val="en-GB"/>
        </w:rPr>
      </w:pPr>
    </w:p>
    <w:p w14:paraId="4AE9CCBE" w14:textId="6F833F21" w:rsidR="0006326A"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Set the water bath temperature to 37 °C and place the cell culture medium in the water bath before starting the procedure.</w:t>
      </w:r>
    </w:p>
    <w:p w14:paraId="1919C622" w14:textId="77777777" w:rsidR="00F6663C" w:rsidRPr="000C7A08" w:rsidRDefault="00F6663C" w:rsidP="003E5EE9">
      <w:pPr>
        <w:widowControl/>
        <w:pBdr>
          <w:top w:val="nil"/>
          <w:left w:val="nil"/>
          <w:bottom w:val="nil"/>
          <w:right w:val="nil"/>
          <w:between w:val="nil"/>
        </w:pBdr>
        <w:rPr>
          <w:lang w:val="en-GB"/>
        </w:rPr>
      </w:pPr>
    </w:p>
    <w:p w14:paraId="08689B78" w14:textId="6EBC7552" w:rsidR="00F6663C" w:rsidRDefault="00F6663C" w:rsidP="003E5EE9">
      <w:pPr>
        <w:rPr>
          <w:lang w:val="en-GB"/>
        </w:rPr>
      </w:pPr>
      <w:bookmarkStart w:id="2" w:name="_heading=h.1fob9te" w:colFirst="0" w:colLast="0"/>
      <w:bookmarkEnd w:id="2"/>
      <w:r w:rsidRPr="00F6663C">
        <w:rPr>
          <w:lang w:val="en-GB"/>
        </w:rPr>
        <w:t>NOTE:</w:t>
      </w:r>
      <w:r w:rsidR="009C3DD0" w:rsidRPr="000C7A08">
        <w:rPr>
          <w:b/>
          <w:lang w:val="en-GB"/>
        </w:rPr>
        <w:t xml:space="preserve"> </w:t>
      </w:r>
      <w:r w:rsidR="009C3DD0" w:rsidRPr="000C7A08">
        <w:rPr>
          <w:lang w:val="en-GB"/>
        </w:rPr>
        <w:t xml:space="preserve">For immunocytochemistry </w:t>
      </w:r>
      <w:r w:rsidR="00A86BDF" w:rsidRPr="000C7A08">
        <w:rPr>
          <w:lang w:val="en-GB"/>
        </w:rPr>
        <w:t>assays,</w:t>
      </w:r>
      <w:r w:rsidR="009C3DD0" w:rsidRPr="000C7A08">
        <w:rPr>
          <w:lang w:val="en-GB"/>
        </w:rPr>
        <w:t xml:space="preserve"> poly-D-lysine coating should be performed in multiwell plates containing coverslips. </w:t>
      </w:r>
    </w:p>
    <w:p w14:paraId="1778CF0E" w14:textId="77777777" w:rsidR="00F6663C" w:rsidRPr="000C7A08" w:rsidRDefault="00F6663C" w:rsidP="003E5EE9">
      <w:pPr>
        <w:rPr>
          <w:lang w:val="en-GB"/>
        </w:rPr>
      </w:pPr>
    </w:p>
    <w:p w14:paraId="51200851" w14:textId="6E0D1420" w:rsidR="004E7A5F" w:rsidRPr="00F6663C" w:rsidRDefault="009C3DD0" w:rsidP="003E5EE9">
      <w:pPr>
        <w:widowControl/>
        <w:numPr>
          <w:ilvl w:val="1"/>
          <w:numId w:val="1"/>
        </w:numPr>
        <w:pBdr>
          <w:top w:val="nil"/>
          <w:left w:val="nil"/>
          <w:bottom w:val="nil"/>
          <w:right w:val="nil"/>
          <w:between w:val="nil"/>
        </w:pBdr>
        <w:ind w:left="0" w:firstLine="0"/>
        <w:rPr>
          <w:bCs/>
          <w:lang w:val="en-GB"/>
        </w:rPr>
      </w:pPr>
      <w:r w:rsidRPr="00F6663C">
        <w:rPr>
          <w:bCs/>
          <w:lang w:val="en-GB"/>
        </w:rPr>
        <w:t xml:space="preserve">Rat </w:t>
      </w:r>
      <w:r w:rsidR="00F6663C" w:rsidRPr="00F6663C">
        <w:rPr>
          <w:bCs/>
          <w:lang w:val="en-GB"/>
        </w:rPr>
        <w:t xml:space="preserve">embryonic cortex </w:t>
      </w:r>
      <w:r w:rsidR="00A86BDF" w:rsidRPr="00F6663C">
        <w:rPr>
          <w:bCs/>
          <w:lang w:val="en-GB"/>
        </w:rPr>
        <w:t>culture</w:t>
      </w:r>
    </w:p>
    <w:p w14:paraId="5123CF29" w14:textId="77777777" w:rsidR="00F6663C" w:rsidRPr="000C7A08" w:rsidRDefault="00F6663C" w:rsidP="003E5EE9">
      <w:pPr>
        <w:widowControl/>
        <w:pBdr>
          <w:top w:val="nil"/>
          <w:left w:val="nil"/>
          <w:bottom w:val="nil"/>
          <w:right w:val="nil"/>
          <w:between w:val="nil"/>
        </w:pBdr>
        <w:rPr>
          <w:b/>
          <w:lang w:val="en-GB"/>
        </w:rPr>
      </w:pPr>
    </w:p>
    <w:p w14:paraId="54EBF2FA" w14:textId="7306AEF7" w:rsidR="004E7A5F" w:rsidRPr="00F6663C"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 xml:space="preserve">Remove the rat embryos from a female Wistar rat </w:t>
      </w:r>
      <w:r w:rsidR="00A86BDF" w:rsidRPr="000C7A08">
        <w:rPr>
          <w:lang w:val="en-GB"/>
        </w:rPr>
        <w:t xml:space="preserve">with </w:t>
      </w:r>
      <w:r w:rsidRPr="000C7A08">
        <w:rPr>
          <w:lang w:val="en-GB"/>
        </w:rPr>
        <w:t>15</w:t>
      </w:r>
      <w:r w:rsidR="00B9162E" w:rsidRPr="000C7A08">
        <w:rPr>
          <w:lang w:val="en-GB"/>
        </w:rPr>
        <w:t>-16</w:t>
      </w:r>
      <w:r w:rsidRPr="000C7A08">
        <w:rPr>
          <w:lang w:val="en-GB"/>
        </w:rPr>
        <w:t xml:space="preserve"> days of gestation</w:t>
      </w:r>
      <w:r w:rsidR="00893C64" w:rsidRPr="000C7A08">
        <w:rPr>
          <w:lang w:val="en-GB"/>
        </w:rPr>
        <w:t xml:space="preserve"> (</w:t>
      </w:r>
      <w:r w:rsidR="008642DD" w:rsidRPr="000C7A08">
        <w:rPr>
          <w:lang w:val="en-GB"/>
        </w:rPr>
        <w:t>t</w:t>
      </w:r>
      <w:r w:rsidR="0059533B" w:rsidRPr="000C7A08">
        <w:rPr>
          <w:lang w:val="en-GB"/>
        </w:rPr>
        <w:t>he</w:t>
      </w:r>
      <w:r w:rsidR="002C42FA" w:rsidRPr="000C7A08">
        <w:rPr>
          <w:lang w:val="en-GB"/>
        </w:rPr>
        <w:t xml:space="preserve"> end of the</w:t>
      </w:r>
      <w:r w:rsidR="0059533B" w:rsidRPr="000C7A08">
        <w:rPr>
          <w:lang w:val="en-GB"/>
        </w:rPr>
        <w:t xml:space="preserve"> </w:t>
      </w:r>
      <w:r w:rsidR="00893C64" w:rsidRPr="000C7A08">
        <w:rPr>
          <w:lang w:val="en-GB"/>
        </w:rPr>
        <w:t>mating</w:t>
      </w:r>
      <w:r w:rsidR="00D66ED4" w:rsidRPr="000C7A08">
        <w:rPr>
          <w:lang w:val="en-GB"/>
        </w:rPr>
        <w:t>,</w:t>
      </w:r>
      <w:r w:rsidR="008642DD" w:rsidRPr="000C7A08">
        <w:rPr>
          <w:lang w:val="en-GB"/>
        </w:rPr>
        <w:t xml:space="preserve"> which should</w:t>
      </w:r>
      <w:r w:rsidR="00893C64" w:rsidRPr="000C7A08">
        <w:rPr>
          <w:lang w:val="en-GB"/>
        </w:rPr>
        <w:t xml:space="preserve"> </w:t>
      </w:r>
      <w:r w:rsidR="00847518" w:rsidRPr="000C7A08">
        <w:rPr>
          <w:lang w:val="en-GB"/>
        </w:rPr>
        <w:t>las</w:t>
      </w:r>
      <w:r w:rsidR="002C42FA" w:rsidRPr="000C7A08">
        <w:rPr>
          <w:lang w:val="en-GB"/>
        </w:rPr>
        <w:t>t</w:t>
      </w:r>
      <w:r w:rsidR="00847518" w:rsidRPr="000C7A08">
        <w:rPr>
          <w:lang w:val="en-GB"/>
        </w:rPr>
        <w:t xml:space="preserve"> </w:t>
      </w:r>
      <w:r w:rsidR="00893C64" w:rsidRPr="000C7A08">
        <w:rPr>
          <w:lang w:val="en-GB"/>
        </w:rPr>
        <w:t>24</w:t>
      </w:r>
      <w:r w:rsidR="00AF5127" w:rsidRPr="000C7A08">
        <w:rPr>
          <w:lang w:val="en-GB"/>
        </w:rPr>
        <w:t xml:space="preserve"> </w:t>
      </w:r>
      <w:r w:rsidR="00893C64" w:rsidRPr="000C7A08">
        <w:rPr>
          <w:lang w:val="en-GB"/>
        </w:rPr>
        <w:t>h</w:t>
      </w:r>
      <w:r w:rsidR="008642DD" w:rsidRPr="000C7A08">
        <w:rPr>
          <w:lang w:val="en-GB"/>
        </w:rPr>
        <w:t xml:space="preserve">, </w:t>
      </w:r>
      <w:r w:rsidR="002C42FA" w:rsidRPr="000C7A08">
        <w:rPr>
          <w:lang w:val="en-GB"/>
        </w:rPr>
        <w:t>is considered the 1</w:t>
      </w:r>
      <w:r w:rsidR="002C42FA" w:rsidRPr="000C7A08">
        <w:rPr>
          <w:vertAlign w:val="superscript"/>
          <w:lang w:val="en-GB"/>
        </w:rPr>
        <w:t>st</w:t>
      </w:r>
      <w:r w:rsidR="009C085D" w:rsidRPr="000C7A08">
        <w:rPr>
          <w:lang w:val="en-GB"/>
        </w:rPr>
        <w:t xml:space="preserve"> day of the embryonic development</w:t>
      </w:r>
      <w:r w:rsidR="00847518" w:rsidRPr="000C7A08">
        <w:rPr>
          <w:lang w:val="en-GB"/>
        </w:rPr>
        <w:t>).</w:t>
      </w:r>
      <w:r w:rsidR="00F6663C">
        <w:rPr>
          <w:lang w:val="en-GB"/>
        </w:rPr>
        <w:t xml:space="preserve"> </w:t>
      </w:r>
      <w:r w:rsidR="00454B06" w:rsidRPr="00F6663C">
        <w:rPr>
          <w:lang w:val="en-GB"/>
        </w:rPr>
        <w:t>For that pur</w:t>
      </w:r>
      <w:r w:rsidRPr="00F6663C">
        <w:rPr>
          <w:lang w:val="en-GB"/>
        </w:rPr>
        <w:t>pose, an</w:t>
      </w:r>
      <w:r w:rsidR="00387449" w:rsidRPr="00F6663C">
        <w:rPr>
          <w:lang w:val="en-GB"/>
        </w:rPr>
        <w:t>a</w:t>
      </w:r>
      <w:r w:rsidRPr="00F6663C">
        <w:rPr>
          <w:lang w:val="en-GB"/>
        </w:rPr>
        <w:t xml:space="preserve">esthetize the female with ketamine (87.5 mg/kg) and xylazine (12 mg/kg) and remove the embryos. </w:t>
      </w:r>
      <w:r w:rsidR="00F6663C" w:rsidRPr="00F6663C">
        <w:rPr>
          <w:lang w:val="en-GB"/>
        </w:rPr>
        <w:t xml:space="preserve">Then </w:t>
      </w:r>
      <w:r w:rsidRPr="00F6663C">
        <w:rPr>
          <w:lang w:val="en-GB"/>
        </w:rPr>
        <w:t>euthanize the female rat by cervical dislocation, following standard protocol.</w:t>
      </w:r>
      <w:r w:rsidR="006D2EEB" w:rsidRPr="00F6663C">
        <w:rPr>
          <w:lang w:val="en-GB"/>
        </w:rPr>
        <w:t xml:space="preserve"> </w:t>
      </w:r>
    </w:p>
    <w:p w14:paraId="7A9F5456" w14:textId="77777777" w:rsidR="00F6663C" w:rsidRPr="000C7A08" w:rsidRDefault="00F6663C" w:rsidP="003E5EE9">
      <w:pPr>
        <w:widowControl/>
        <w:pBdr>
          <w:top w:val="nil"/>
          <w:left w:val="nil"/>
          <w:bottom w:val="nil"/>
          <w:right w:val="nil"/>
          <w:between w:val="nil"/>
        </w:pBdr>
        <w:rPr>
          <w:lang w:val="en-GB"/>
        </w:rPr>
      </w:pPr>
    </w:p>
    <w:p w14:paraId="7AD53BB4" w14:textId="2EE72723" w:rsidR="004E7A5F" w:rsidRPr="00F6663C"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Place the embryos in a</w:t>
      </w:r>
      <w:r w:rsidR="00752E40" w:rsidRPr="000C7A08">
        <w:rPr>
          <w:lang w:val="en-GB"/>
        </w:rPr>
        <w:t xml:space="preserve"> 50 mL</w:t>
      </w:r>
      <w:r w:rsidRPr="000C7A08">
        <w:rPr>
          <w:lang w:val="en-GB"/>
        </w:rPr>
        <w:t xml:space="preserve"> sterile </w:t>
      </w:r>
      <w:r w:rsidR="00F6663C">
        <w:rPr>
          <w:lang w:val="en-GB"/>
        </w:rPr>
        <w:t>tube</w:t>
      </w:r>
      <w:r w:rsidR="00884853" w:rsidRPr="000C7A08">
        <w:rPr>
          <w:lang w:val="en-GB"/>
        </w:rPr>
        <w:t xml:space="preserve">, </w:t>
      </w:r>
      <w:r w:rsidR="00884853" w:rsidRPr="000C7A08">
        <w:rPr>
          <w:color w:val="auto"/>
          <w:lang w:val="en-GB"/>
        </w:rPr>
        <w:t>add</w:t>
      </w:r>
      <w:r w:rsidR="00752E40" w:rsidRPr="000C7A08">
        <w:rPr>
          <w:color w:val="auto"/>
          <w:lang w:val="en-GB"/>
        </w:rPr>
        <w:t xml:space="preserve"> phosphate buffer saline (PBS)</w:t>
      </w:r>
      <w:r w:rsidR="00884853" w:rsidRPr="000C7A08">
        <w:rPr>
          <w:color w:val="auto"/>
          <w:lang w:val="en-GB"/>
        </w:rPr>
        <w:t xml:space="preserve"> until it covers the embryos</w:t>
      </w:r>
      <w:r w:rsidRPr="000C7A08">
        <w:rPr>
          <w:color w:val="auto"/>
          <w:lang w:val="en-GB"/>
        </w:rPr>
        <w:t xml:space="preserve"> and quickly take them to the culture room</w:t>
      </w:r>
      <w:r w:rsidR="00752E40" w:rsidRPr="000C7A08">
        <w:rPr>
          <w:color w:val="auto"/>
          <w:lang w:val="en-GB"/>
        </w:rPr>
        <w:t>.</w:t>
      </w:r>
      <w:r w:rsidR="00884853" w:rsidRPr="000C7A08">
        <w:rPr>
          <w:rFonts w:ascii="Arial" w:hAnsi="Arial" w:cs="Arial"/>
          <w:color w:val="222222"/>
          <w:sz w:val="42"/>
          <w:szCs w:val="42"/>
          <w:shd w:val="clear" w:color="auto" w:fill="F8F9FA"/>
        </w:rPr>
        <w:t xml:space="preserve"> </w:t>
      </w:r>
    </w:p>
    <w:p w14:paraId="7A7CBE3C" w14:textId="77777777" w:rsidR="00F6663C" w:rsidRPr="000C7A08" w:rsidRDefault="00F6663C" w:rsidP="003E5EE9">
      <w:pPr>
        <w:widowControl/>
        <w:pBdr>
          <w:top w:val="nil"/>
          <w:left w:val="nil"/>
          <w:bottom w:val="nil"/>
          <w:right w:val="nil"/>
          <w:between w:val="nil"/>
        </w:pBdr>
        <w:rPr>
          <w:lang w:val="en-GB"/>
        </w:rPr>
      </w:pPr>
    </w:p>
    <w:p w14:paraId="61607541" w14:textId="57A72B37" w:rsidR="004E7A5F" w:rsidRDefault="00B51DCD" w:rsidP="003E5EE9">
      <w:pPr>
        <w:widowControl/>
        <w:numPr>
          <w:ilvl w:val="2"/>
          <w:numId w:val="1"/>
        </w:numPr>
        <w:pBdr>
          <w:top w:val="nil"/>
          <w:left w:val="nil"/>
          <w:bottom w:val="nil"/>
          <w:right w:val="nil"/>
          <w:between w:val="nil"/>
        </w:pBdr>
        <w:ind w:left="0" w:firstLine="0"/>
        <w:rPr>
          <w:lang w:val="en-GB"/>
        </w:rPr>
      </w:pPr>
      <w:r w:rsidRPr="000C7A08">
        <w:rPr>
          <w:lang w:val="en-GB"/>
        </w:rPr>
        <w:t>Still inside the yolk sac, p</w:t>
      </w:r>
      <w:r w:rsidR="009C3DD0" w:rsidRPr="000C7A08">
        <w:rPr>
          <w:lang w:val="en-GB"/>
        </w:rPr>
        <w:t xml:space="preserve">lace the embryos in a </w:t>
      </w:r>
      <w:r w:rsidR="00A86BDF" w:rsidRPr="000C7A08">
        <w:rPr>
          <w:lang w:val="en-GB"/>
        </w:rPr>
        <w:t>P</w:t>
      </w:r>
      <w:r w:rsidR="009C3DD0" w:rsidRPr="000C7A08">
        <w:rPr>
          <w:lang w:val="en-GB"/>
        </w:rPr>
        <w:t>etri dish containing</w:t>
      </w:r>
      <w:r w:rsidR="004B3F02" w:rsidRPr="000C7A08">
        <w:rPr>
          <w:lang w:val="en-GB"/>
        </w:rPr>
        <w:t xml:space="preserve"> </w:t>
      </w:r>
      <w:r w:rsidR="00BC40DA" w:rsidRPr="000C7A08">
        <w:rPr>
          <w:lang w:val="en-GB"/>
        </w:rPr>
        <w:t>25</w:t>
      </w:r>
      <w:r w:rsidR="004B3F02" w:rsidRPr="000C7A08">
        <w:rPr>
          <w:lang w:val="en-GB"/>
        </w:rPr>
        <w:t xml:space="preserve"> mL</w:t>
      </w:r>
      <w:r w:rsidR="009C3DD0" w:rsidRPr="000C7A08">
        <w:rPr>
          <w:lang w:val="en-GB"/>
        </w:rPr>
        <w:t xml:space="preserve"> </w:t>
      </w:r>
      <w:r w:rsidR="00F6663C">
        <w:rPr>
          <w:lang w:val="en-GB"/>
        </w:rPr>
        <w:t xml:space="preserve">of </w:t>
      </w:r>
      <w:r w:rsidR="009C3DD0" w:rsidRPr="000C7A08">
        <w:rPr>
          <w:lang w:val="en-GB"/>
        </w:rPr>
        <w:t xml:space="preserve">cold PBS. With the help of scissors and tweezers, break the yolk sac, remove the embryo and </w:t>
      </w:r>
      <w:r w:rsidR="004B3F02" w:rsidRPr="000C7A08">
        <w:rPr>
          <w:lang w:val="en-GB"/>
        </w:rPr>
        <w:t xml:space="preserve">transfer </w:t>
      </w:r>
      <w:r w:rsidR="007D2CB9" w:rsidRPr="000C7A08">
        <w:rPr>
          <w:lang w:val="en-GB"/>
        </w:rPr>
        <w:t>it</w:t>
      </w:r>
      <w:r w:rsidR="00C205C3" w:rsidRPr="000C7A08">
        <w:rPr>
          <w:lang w:val="en-GB"/>
        </w:rPr>
        <w:t xml:space="preserve"> to</w:t>
      </w:r>
      <w:r w:rsidR="009C3DD0" w:rsidRPr="000C7A08">
        <w:rPr>
          <w:lang w:val="en-GB"/>
        </w:rPr>
        <w:t xml:space="preserve"> another </w:t>
      </w:r>
      <w:r w:rsidR="00A86BDF" w:rsidRPr="000C7A08">
        <w:rPr>
          <w:lang w:val="en-GB"/>
        </w:rPr>
        <w:t>P</w:t>
      </w:r>
      <w:r w:rsidR="009C3DD0" w:rsidRPr="000C7A08">
        <w:rPr>
          <w:lang w:val="en-GB"/>
        </w:rPr>
        <w:t>etri dish containing</w:t>
      </w:r>
      <w:r w:rsidR="00353E5A" w:rsidRPr="000C7A08">
        <w:rPr>
          <w:lang w:val="en-GB"/>
        </w:rPr>
        <w:t xml:space="preserve"> also</w:t>
      </w:r>
      <w:r w:rsidR="009C3DD0" w:rsidRPr="000C7A08">
        <w:rPr>
          <w:lang w:val="en-GB"/>
        </w:rPr>
        <w:t xml:space="preserve"> cold PBS.</w:t>
      </w:r>
      <w:r w:rsidR="004565E1" w:rsidRPr="000C7A08">
        <w:rPr>
          <w:lang w:val="en-GB"/>
        </w:rPr>
        <w:t xml:space="preserve"> The PBS in the Petri dish should be enough to cover the entire embryo.</w:t>
      </w:r>
    </w:p>
    <w:p w14:paraId="6F816CC3" w14:textId="77777777" w:rsidR="00F6663C" w:rsidRPr="000C7A08" w:rsidRDefault="00F6663C" w:rsidP="003E5EE9">
      <w:pPr>
        <w:widowControl/>
        <w:pBdr>
          <w:top w:val="nil"/>
          <w:left w:val="nil"/>
          <w:bottom w:val="nil"/>
          <w:right w:val="nil"/>
          <w:between w:val="nil"/>
        </w:pBdr>
        <w:rPr>
          <w:lang w:val="en-GB"/>
        </w:rPr>
      </w:pPr>
    </w:p>
    <w:p w14:paraId="4C7F2B09" w14:textId="2928E237" w:rsidR="004E7A5F" w:rsidRDefault="00F6663C" w:rsidP="003E5EE9">
      <w:pPr>
        <w:widowControl/>
        <w:pBdr>
          <w:top w:val="nil"/>
          <w:left w:val="nil"/>
          <w:bottom w:val="nil"/>
          <w:right w:val="nil"/>
          <w:between w:val="nil"/>
        </w:pBdr>
        <w:rPr>
          <w:lang w:val="en-GB"/>
        </w:rPr>
      </w:pPr>
      <w:r w:rsidRPr="00F6663C">
        <w:rPr>
          <w:lang w:val="en-GB"/>
        </w:rPr>
        <w:t>NOTE:</w:t>
      </w:r>
      <w:r w:rsidR="009C3DD0" w:rsidRPr="000C7A08">
        <w:rPr>
          <w:b/>
          <w:lang w:val="en-GB"/>
        </w:rPr>
        <w:t xml:space="preserve"> </w:t>
      </w:r>
      <w:r w:rsidR="009C3DD0" w:rsidRPr="000C7A08">
        <w:rPr>
          <w:lang w:val="en-GB"/>
        </w:rPr>
        <w:t>Be careful when opening the yolk sac to avoid damaging the embryo.</w:t>
      </w:r>
      <w:r w:rsidR="00353E5A" w:rsidRPr="000C7A08">
        <w:rPr>
          <w:lang w:val="en-GB"/>
        </w:rPr>
        <w:t xml:space="preserve"> </w:t>
      </w:r>
      <w:r w:rsidR="008B07EE" w:rsidRPr="000C7A08">
        <w:rPr>
          <w:lang w:val="en-GB"/>
        </w:rPr>
        <w:t xml:space="preserve">In </w:t>
      </w:r>
      <w:r w:rsidR="00353E5A" w:rsidRPr="000C7A08">
        <w:rPr>
          <w:lang w:val="en-GB"/>
        </w:rPr>
        <w:t xml:space="preserve">1.3.3 and 1.3.4 we </w:t>
      </w:r>
      <w:r w:rsidR="008B07EE" w:rsidRPr="000C7A08">
        <w:rPr>
          <w:lang w:val="en-GB"/>
        </w:rPr>
        <w:t xml:space="preserve">used </w:t>
      </w:r>
      <w:r w:rsidR="00353E5A" w:rsidRPr="000C7A08">
        <w:rPr>
          <w:lang w:val="en-GB"/>
        </w:rPr>
        <w:t>90 mm</w:t>
      </w:r>
      <w:r w:rsidR="008B07EE" w:rsidRPr="000C7A08">
        <w:rPr>
          <w:lang w:val="en-GB"/>
        </w:rPr>
        <w:t xml:space="preserve"> diameter Petri dishes </w:t>
      </w:r>
      <w:r w:rsidR="00353E5A" w:rsidRPr="000C7A08">
        <w:rPr>
          <w:lang w:val="en-GB"/>
        </w:rPr>
        <w:t>placed on top of ice packs covered with absorbent paper to keep the PBS at low temperature.</w:t>
      </w:r>
    </w:p>
    <w:p w14:paraId="207B10DA" w14:textId="77777777" w:rsidR="00F6663C" w:rsidRPr="000C7A08" w:rsidRDefault="00F6663C" w:rsidP="003E5EE9">
      <w:pPr>
        <w:widowControl/>
        <w:pBdr>
          <w:top w:val="nil"/>
          <w:left w:val="nil"/>
          <w:bottom w:val="nil"/>
          <w:right w:val="nil"/>
          <w:between w:val="nil"/>
        </w:pBdr>
        <w:rPr>
          <w:lang w:val="en-GB"/>
        </w:rPr>
      </w:pPr>
    </w:p>
    <w:p w14:paraId="45A2CBBD" w14:textId="37975184" w:rsidR="004E7A5F" w:rsidRDefault="00353E5A" w:rsidP="003E5EE9">
      <w:pPr>
        <w:widowControl/>
        <w:numPr>
          <w:ilvl w:val="2"/>
          <w:numId w:val="1"/>
        </w:numPr>
        <w:pBdr>
          <w:top w:val="nil"/>
          <w:left w:val="nil"/>
          <w:bottom w:val="nil"/>
          <w:right w:val="nil"/>
          <w:between w:val="nil"/>
        </w:pBdr>
        <w:ind w:left="0" w:firstLine="0"/>
        <w:rPr>
          <w:lang w:val="en-GB"/>
        </w:rPr>
      </w:pPr>
      <w:r w:rsidRPr="000C7A08">
        <w:rPr>
          <w:lang w:val="en-GB"/>
        </w:rPr>
        <w:t xml:space="preserve">For dissection of the embryo, </w:t>
      </w:r>
      <w:r w:rsidR="00BC40DA" w:rsidRPr="000C7A08">
        <w:rPr>
          <w:lang w:val="en-GB"/>
        </w:rPr>
        <w:t>t</w:t>
      </w:r>
      <w:r w:rsidR="00752E40" w:rsidRPr="000C7A08">
        <w:rPr>
          <w:lang w:val="en-GB"/>
        </w:rPr>
        <w:t xml:space="preserve">ransfer </w:t>
      </w:r>
      <w:r w:rsidRPr="000C7A08">
        <w:rPr>
          <w:lang w:val="en-GB"/>
        </w:rPr>
        <w:t xml:space="preserve">it to </w:t>
      </w:r>
      <w:r w:rsidR="00752E40" w:rsidRPr="000C7A08">
        <w:rPr>
          <w:lang w:val="en-GB"/>
        </w:rPr>
        <w:t xml:space="preserve">another Petri dish </w:t>
      </w:r>
      <w:r w:rsidRPr="000C7A08">
        <w:rPr>
          <w:lang w:val="en-GB"/>
        </w:rPr>
        <w:t xml:space="preserve">containing </w:t>
      </w:r>
      <w:r w:rsidR="00AF5127" w:rsidRPr="000C7A08">
        <w:rPr>
          <w:lang w:val="en-GB"/>
        </w:rPr>
        <w:t>30 mL</w:t>
      </w:r>
      <w:r w:rsidR="008761CE" w:rsidRPr="000C7A08">
        <w:rPr>
          <w:lang w:val="en-GB"/>
        </w:rPr>
        <w:t xml:space="preserve"> </w:t>
      </w:r>
      <w:r w:rsidR="00F6663C">
        <w:rPr>
          <w:lang w:val="en-GB"/>
        </w:rPr>
        <w:t xml:space="preserve">of </w:t>
      </w:r>
      <w:r w:rsidR="00BC40DA" w:rsidRPr="000C7A08">
        <w:rPr>
          <w:lang w:val="en-GB"/>
        </w:rPr>
        <w:t xml:space="preserve">cold </w:t>
      </w:r>
      <w:r w:rsidR="003A0D17" w:rsidRPr="000C7A08">
        <w:rPr>
          <w:lang w:val="en-GB"/>
        </w:rPr>
        <w:t>PBS.</w:t>
      </w:r>
      <w:r w:rsidR="008761CE" w:rsidRPr="000C7A08">
        <w:rPr>
          <w:lang w:val="en-GB"/>
        </w:rPr>
        <w:t xml:space="preserve"> </w:t>
      </w:r>
      <w:r w:rsidR="00B36D71" w:rsidRPr="000C7A08">
        <w:rPr>
          <w:lang w:val="en-GB"/>
        </w:rPr>
        <w:t>P</w:t>
      </w:r>
      <w:r w:rsidR="009C3DD0" w:rsidRPr="000C7A08">
        <w:rPr>
          <w:lang w:val="en-GB"/>
        </w:rPr>
        <w:t xml:space="preserve">lace the embryo under a dissecting microscope and </w:t>
      </w:r>
      <w:r w:rsidR="00752E40" w:rsidRPr="000C7A08">
        <w:rPr>
          <w:lang w:val="en-GB"/>
        </w:rPr>
        <w:t>immobilize</w:t>
      </w:r>
      <w:r w:rsidR="00E1549F" w:rsidRPr="000C7A08">
        <w:rPr>
          <w:lang w:val="en-GB"/>
        </w:rPr>
        <w:t xml:space="preserve"> it</w:t>
      </w:r>
      <w:r w:rsidR="00752E40" w:rsidRPr="000C7A08">
        <w:rPr>
          <w:lang w:val="en-GB"/>
        </w:rPr>
        <w:t xml:space="preserve"> using a tweezer</w:t>
      </w:r>
      <w:r w:rsidR="009C3DD0" w:rsidRPr="000C7A08">
        <w:rPr>
          <w:lang w:val="en-GB"/>
        </w:rPr>
        <w:t>. Make the initial incision parallel to the cortex, going from the ocular cavity to the end of the muzzle and be careful not to decapitate the animal.</w:t>
      </w:r>
    </w:p>
    <w:p w14:paraId="431F1217" w14:textId="77777777" w:rsidR="00F6663C" w:rsidRPr="000C7A08" w:rsidRDefault="00F6663C" w:rsidP="003E5EE9">
      <w:pPr>
        <w:widowControl/>
        <w:pBdr>
          <w:top w:val="nil"/>
          <w:left w:val="nil"/>
          <w:bottom w:val="nil"/>
          <w:right w:val="nil"/>
          <w:between w:val="nil"/>
        </w:pBdr>
        <w:rPr>
          <w:lang w:val="en-GB"/>
        </w:rPr>
      </w:pPr>
    </w:p>
    <w:p w14:paraId="116EF8D7" w14:textId="3BEE75AE" w:rsidR="004E7A5F" w:rsidRDefault="00F95AD7" w:rsidP="003E5EE9">
      <w:pPr>
        <w:widowControl/>
        <w:numPr>
          <w:ilvl w:val="2"/>
          <w:numId w:val="1"/>
        </w:numPr>
        <w:pBdr>
          <w:top w:val="nil"/>
          <w:left w:val="nil"/>
          <w:bottom w:val="nil"/>
          <w:right w:val="nil"/>
          <w:between w:val="nil"/>
        </w:pBdr>
        <w:ind w:left="0" w:firstLine="0"/>
        <w:rPr>
          <w:lang w:val="en-GB"/>
        </w:rPr>
      </w:pPr>
      <w:r>
        <w:rPr>
          <w:lang w:val="en-GB"/>
        </w:rPr>
        <w:t>C</w:t>
      </w:r>
      <w:r w:rsidRPr="000C7A08">
        <w:rPr>
          <w:lang w:val="en-GB"/>
        </w:rPr>
        <w:t xml:space="preserve">arefully </w:t>
      </w:r>
      <w:r>
        <w:rPr>
          <w:lang w:val="en-GB"/>
        </w:rPr>
        <w:t>r</w:t>
      </w:r>
      <w:r w:rsidR="009C3DD0" w:rsidRPr="000C7A08">
        <w:rPr>
          <w:lang w:val="en-GB"/>
        </w:rPr>
        <w:t>emove the scalp and the meninges using tweezers, in order not to damage the cortical brain tissue. Make the next incision to separate the cortex. Transfer the cortical tissue to a</w:t>
      </w:r>
      <w:r w:rsidR="00D118B8" w:rsidRPr="000C7A08">
        <w:rPr>
          <w:lang w:val="en-GB"/>
        </w:rPr>
        <w:t xml:space="preserve"> 15</w:t>
      </w:r>
      <w:r w:rsidR="004908BF" w:rsidRPr="000C7A08">
        <w:rPr>
          <w:lang w:val="en-GB"/>
        </w:rPr>
        <w:t xml:space="preserve"> </w:t>
      </w:r>
      <w:r w:rsidR="00D118B8" w:rsidRPr="000C7A08">
        <w:rPr>
          <w:lang w:val="en-GB"/>
        </w:rPr>
        <w:t>mL</w:t>
      </w:r>
      <w:r w:rsidR="009C3DD0" w:rsidRPr="000C7A08">
        <w:rPr>
          <w:lang w:val="en-GB"/>
        </w:rPr>
        <w:t xml:space="preserve"> tube containing 5 mL of PBS using a Pasteur pipette.</w:t>
      </w:r>
    </w:p>
    <w:p w14:paraId="3D5BCDBE" w14:textId="77777777" w:rsidR="00F6663C" w:rsidRPr="000C7A08" w:rsidRDefault="00F6663C" w:rsidP="003E5EE9">
      <w:pPr>
        <w:widowControl/>
        <w:pBdr>
          <w:top w:val="nil"/>
          <w:left w:val="nil"/>
          <w:bottom w:val="nil"/>
          <w:right w:val="nil"/>
          <w:between w:val="nil"/>
        </w:pBdr>
        <w:rPr>
          <w:lang w:val="en-GB"/>
        </w:rPr>
      </w:pPr>
    </w:p>
    <w:p w14:paraId="694D0826" w14:textId="0B860EA9"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 xml:space="preserve">Perform the mechanical digestion of the cortical brain tissue using the </w:t>
      </w:r>
      <w:r w:rsidR="00A86BDF" w:rsidRPr="000C7A08">
        <w:rPr>
          <w:lang w:val="en-GB"/>
        </w:rPr>
        <w:t>1</w:t>
      </w:r>
      <w:r w:rsidR="00FE0C4E" w:rsidRPr="000C7A08">
        <w:rPr>
          <w:lang w:val="en-GB"/>
        </w:rPr>
        <w:t xml:space="preserve"> </w:t>
      </w:r>
      <w:r w:rsidR="00A86BDF" w:rsidRPr="000C7A08">
        <w:rPr>
          <w:lang w:val="en-GB"/>
        </w:rPr>
        <w:t xml:space="preserve">mL plastic </w:t>
      </w:r>
      <w:r w:rsidRPr="000C7A08">
        <w:rPr>
          <w:lang w:val="en-GB"/>
        </w:rPr>
        <w:t xml:space="preserve">tips prepared </w:t>
      </w:r>
      <w:r w:rsidR="00664F2A" w:rsidRPr="000C7A08">
        <w:rPr>
          <w:lang w:val="en-GB"/>
        </w:rPr>
        <w:t xml:space="preserve">in 1.2.1. Triturate 10 times with a regular pipette and repeat the process using pipettes with progressively smaller holes (L, M and S), until the chunks have fallen apart. </w:t>
      </w:r>
    </w:p>
    <w:p w14:paraId="1A1ECDDA" w14:textId="77777777" w:rsidR="00F6663C" w:rsidRPr="000C7A08" w:rsidRDefault="00F6663C" w:rsidP="003E5EE9">
      <w:pPr>
        <w:widowControl/>
        <w:pBdr>
          <w:top w:val="nil"/>
          <w:left w:val="nil"/>
          <w:bottom w:val="nil"/>
          <w:right w:val="nil"/>
          <w:between w:val="nil"/>
        </w:pBdr>
        <w:rPr>
          <w:lang w:val="en-GB"/>
        </w:rPr>
      </w:pPr>
    </w:p>
    <w:p w14:paraId="4B3E94E9" w14:textId="609AA4EC"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After the mechanical digestion, centrifuge the suspension at 400 x</w:t>
      </w:r>
      <w:r w:rsidR="00B83E03" w:rsidRPr="000C7A08">
        <w:rPr>
          <w:lang w:val="en-GB"/>
        </w:rPr>
        <w:t xml:space="preserve"> </w:t>
      </w:r>
      <w:r w:rsidRPr="00A0075C">
        <w:rPr>
          <w:i/>
          <w:iCs/>
          <w:lang w:val="en-GB"/>
        </w:rPr>
        <w:t>g</w:t>
      </w:r>
      <w:r w:rsidRPr="000C7A08">
        <w:rPr>
          <w:lang w:val="en-GB"/>
        </w:rPr>
        <w:t xml:space="preserve"> for 3 min. Discard the supernatant and resuspend the sediment with the appropriate cell culture medium previously warmed at 37 °C.</w:t>
      </w:r>
    </w:p>
    <w:p w14:paraId="27B5E87F" w14:textId="77777777" w:rsidR="00F6663C" w:rsidRPr="000C7A08" w:rsidRDefault="00F6663C" w:rsidP="003E5EE9">
      <w:pPr>
        <w:widowControl/>
        <w:pBdr>
          <w:top w:val="nil"/>
          <w:left w:val="nil"/>
          <w:bottom w:val="nil"/>
          <w:right w:val="nil"/>
          <w:between w:val="nil"/>
        </w:pBdr>
        <w:rPr>
          <w:lang w:val="en-GB"/>
        </w:rPr>
      </w:pPr>
    </w:p>
    <w:p w14:paraId="5417F0CD" w14:textId="77777777" w:rsidR="00A0075C" w:rsidRPr="00A0075C" w:rsidRDefault="009C3DD0" w:rsidP="003E5EE9">
      <w:pPr>
        <w:widowControl/>
        <w:numPr>
          <w:ilvl w:val="2"/>
          <w:numId w:val="1"/>
        </w:numPr>
        <w:pBdr>
          <w:top w:val="nil"/>
          <w:left w:val="nil"/>
          <w:bottom w:val="nil"/>
          <w:right w:val="nil"/>
          <w:between w:val="nil"/>
        </w:pBdr>
        <w:ind w:left="0" w:firstLine="0"/>
      </w:pPr>
      <w:r w:rsidRPr="000C7A08">
        <w:rPr>
          <w:lang w:val="en-GB"/>
        </w:rPr>
        <w:lastRenderedPageBreak/>
        <w:t xml:space="preserve">Determine the total number of cells present in the cell suspension (cell density) using a Neubauer chamber, make the appropriate dilutions and plate the cells. </w:t>
      </w:r>
      <w:r w:rsidR="00752E40" w:rsidRPr="000C7A08">
        <w:rPr>
          <w:lang w:val="en-GB"/>
        </w:rPr>
        <w:t>The initial cell density was defined based on a previous study</w:t>
      </w:r>
      <w:r w:rsidR="00752E40" w:rsidRPr="000C7A08">
        <w:rPr>
          <w:vertAlign w:val="superscript"/>
          <w:lang w:val="en-GB"/>
        </w:rPr>
        <w:t>5</w:t>
      </w:r>
      <w:r w:rsidR="00752E40" w:rsidRPr="000C7A08">
        <w:rPr>
          <w:lang w:val="en-GB"/>
        </w:rPr>
        <w:t xml:space="preserve">. </w:t>
      </w:r>
    </w:p>
    <w:p w14:paraId="38A0BB3C" w14:textId="77777777" w:rsidR="00A0075C" w:rsidRDefault="00A0075C" w:rsidP="003E5EE9">
      <w:pPr>
        <w:pStyle w:val="ListParagraph"/>
        <w:ind w:left="0"/>
        <w:rPr>
          <w:lang w:val="en-GB"/>
        </w:rPr>
      </w:pPr>
    </w:p>
    <w:p w14:paraId="4C3AF810" w14:textId="3180E405" w:rsidR="00A0075C" w:rsidRPr="00A0075C" w:rsidRDefault="00752E40" w:rsidP="003E5EE9">
      <w:pPr>
        <w:pStyle w:val="ListParagraph"/>
        <w:widowControl/>
        <w:numPr>
          <w:ilvl w:val="3"/>
          <w:numId w:val="1"/>
        </w:numPr>
        <w:pBdr>
          <w:top w:val="nil"/>
          <w:left w:val="nil"/>
          <w:bottom w:val="nil"/>
          <w:right w:val="nil"/>
          <w:between w:val="nil"/>
        </w:pBdr>
        <w:ind w:left="0" w:firstLine="0"/>
      </w:pPr>
      <w:r w:rsidRPr="00A0075C">
        <w:rPr>
          <w:lang w:val="en-GB"/>
        </w:rPr>
        <w:t>For a neuron-enriched culture, use 0</w:t>
      </w:r>
      <w:r w:rsidR="00DA5349" w:rsidRPr="00A0075C">
        <w:rPr>
          <w:lang w:val="en-GB"/>
        </w:rPr>
        <w:t>.</w:t>
      </w:r>
      <w:r w:rsidRPr="00A0075C">
        <w:rPr>
          <w:lang w:val="en-GB"/>
        </w:rPr>
        <w:t>21</w:t>
      </w:r>
      <w:r w:rsidR="00A0075C" w:rsidRPr="00A0075C">
        <w:rPr>
          <w:lang w:val="en-GB"/>
        </w:rPr>
        <w:t xml:space="preserve"> </w:t>
      </w:r>
      <w:r w:rsidR="00FE0C4E" w:rsidRPr="00A0075C">
        <w:rPr>
          <w:lang w:val="en-GB"/>
        </w:rPr>
        <w:t>x</w:t>
      </w:r>
      <w:r w:rsidR="00A0075C" w:rsidRPr="00A0075C">
        <w:rPr>
          <w:lang w:val="en-GB"/>
        </w:rPr>
        <w:t xml:space="preserve"> </w:t>
      </w:r>
      <w:r w:rsidR="00FE0C4E" w:rsidRPr="00A0075C">
        <w:rPr>
          <w:lang w:val="en-GB"/>
        </w:rPr>
        <w:t>10</w:t>
      </w:r>
      <w:r w:rsidR="00FE0C4E" w:rsidRPr="00A0075C">
        <w:rPr>
          <w:vertAlign w:val="superscript"/>
          <w:lang w:val="en-GB"/>
        </w:rPr>
        <w:t>6</w:t>
      </w:r>
      <w:r w:rsidR="00FE0C4E" w:rsidRPr="00A0075C">
        <w:rPr>
          <w:lang w:val="en-GB"/>
        </w:rPr>
        <w:t xml:space="preserve"> </w:t>
      </w:r>
      <w:r w:rsidRPr="00A0075C">
        <w:rPr>
          <w:lang w:val="en-GB"/>
        </w:rPr>
        <w:t xml:space="preserve">cells/cm² as the initial cell density and maintain the cells in NBM culture medium without HI-FBS. </w:t>
      </w:r>
    </w:p>
    <w:p w14:paraId="38B869E9" w14:textId="77777777" w:rsidR="00A0075C" w:rsidRPr="00A0075C" w:rsidRDefault="00A0075C" w:rsidP="003E5EE9">
      <w:pPr>
        <w:pStyle w:val="ListParagraph"/>
        <w:widowControl/>
        <w:pBdr>
          <w:top w:val="nil"/>
          <w:left w:val="nil"/>
          <w:bottom w:val="nil"/>
          <w:right w:val="nil"/>
          <w:between w:val="nil"/>
        </w:pBdr>
        <w:ind w:left="0"/>
      </w:pPr>
    </w:p>
    <w:p w14:paraId="015E76AD" w14:textId="130EC8AC" w:rsidR="00A0075C" w:rsidRPr="00A0075C" w:rsidRDefault="00752E40" w:rsidP="003E5EE9">
      <w:pPr>
        <w:pStyle w:val="ListParagraph"/>
        <w:widowControl/>
        <w:numPr>
          <w:ilvl w:val="3"/>
          <w:numId w:val="1"/>
        </w:numPr>
        <w:pBdr>
          <w:top w:val="nil"/>
          <w:left w:val="nil"/>
          <w:bottom w:val="nil"/>
          <w:right w:val="nil"/>
          <w:between w:val="nil"/>
        </w:pBdr>
        <w:ind w:left="0" w:firstLine="0"/>
      </w:pPr>
      <w:r w:rsidRPr="00A0075C">
        <w:rPr>
          <w:lang w:val="en-GB"/>
        </w:rPr>
        <w:t xml:space="preserve">For the neuron-glia cultures use </w:t>
      </w:r>
      <w:r w:rsidRPr="00A0075C">
        <w:rPr>
          <w:rFonts w:asciiTheme="minorHAnsi" w:hAnsiTheme="minorHAnsi" w:cstheme="minorHAnsi"/>
          <w:lang w:val="en-GB"/>
        </w:rPr>
        <w:t>0.14</w:t>
      </w:r>
      <w:r w:rsidR="00A0075C" w:rsidRPr="00A0075C">
        <w:rPr>
          <w:rFonts w:asciiTheme="minorHAnsi" w:hAnsiTheme="minorHAnsi" w:cstheme="minorHAnsi"/>
          <w:lang w:val="en-GB"/>
        </w:rPr>
        <w:t xml:space="preserve"> </w:t>
      </w:r>
      <w:r w:rsidR="00C86224" w:rsidRPr="00A0075C">
        <w:rPr>
          <w:rFonts w:asciiTheme="minorHAnsi" w:hAnsiTheme="minorHAnsi" w:cstheme="minorHAnsi"/>
          <w:lang w:val="en-GB"/>
        </w:rPr>
        <w:t>x</w:t>
      </w:r>
      <w:r w:rsidR="00A0075C" w:rsidRPr="00A0075C">
        <w:rPr>
          <w:rFonts w:asciiTheme="minorHAnsi" w:hAnsiTheme="minorHAnsi" w:cstheme="minorHAnsi"/>
          <w:lang w:val="en-GB"/>
        </w:rPr>
        <w:t xml:space="preserve"> </w:t>
      </w:r>
      <w:r w:rsidR="00C86224" w:rsidRPr="00A0075C">
        <w:rPr>
          <w:rFonts w:asciiTheme="minorHAnsi" w:hAnsiTheme="minorHAnsi" w:cstheme="minorHAnsi"/>
          <w:lang w:val="en-GB"/>
        </w:rPr>
        <w:t>10</w:t>
      </w:r>
      <w:r w:rsidR="00C86224" w:rsidRPr="00A0075C">
        <w:rPr>
          <w:rFonts w:asciiTheme="minorHAnsi" w:hAnsiTheme="minorHAnsi" w:cstheme="minorHAnsi"/>
          <w:vertAlign w:val="superscript"/>
          <w:lang w:val="en-GB"/>
        </w:rPr>
        <w:t>6</w:t>
      </w:r>
      <w:r w:rsidR="00537B54" w:rsidRPr="00A0075C">
        <w:rPr>
          <w:rFonts w:asciiTheme="minorHAnsi" w:hAnsiTheme="minorHAnsi" w:cstheme="minorHAnsi"/>
          <w:vertAlign w:val="superscript"/>
          <w:lang w:val="en-GB"/>
        </w:rPr>
        <w:t xml:space="preserve"> </w:t>
      </w:r>
      <w:r w:rsidRPr="00A0075C">
        <w:rPr>
          <w:lang w:val="en-GB"/>
        </w:rPr>
        <w:t xml:space="preserve">cells/cm² as the initial cell density and maintain the cells in NBM culture medium supplemented with 10% HI-FBS. </w:t>
      </w:r>
    </w:p>
    <w:p w14:paraId="29905645" w14:textId="77777777" w:rsidR="00A0075C" w:rsidRPr="00A0075C" w:rsidRDefault="00A0075C" w:rsidP="003E5EE9">
      <w:pPr>
        <w:widowControl/>
        <w:pBdr>
          <w:top w:val="nil"/>
          <w:left w:val="nil"/>
          <w:bottom w:val="nil"/>
          <w:right w:val="nil"/>
          <w:between w:val="nil"/>
        </w:pBdr>
      </w:pPr>
    </w:p>
    <w:p w14:paraId="625BA285" w14:textId="77777777" w:rsidR="00A0075C" w:rsidRPr="00A0075C" w:rsidRDefault="00A0075C" w:rsidP="003E5EE9">
      <w:pPr>
        <w:pStyle w:val="ListParagraph"/>
        <w:widowControl/>
        <w:numPr>
          <w:ilvl w:val="3"/>
          <w:numId w:val="1"/>
        </w:numPr>
        <w:pBdr>
          <w:top w:val="nil"/>
          <w:left w:val="nil"/>
          <w:bottom w:val="nil"/>
          <w:right w:val="nil"/>
          <w:between w:val="nil"/>
        </w:pBdr>
        <w:ind w:left="0" w:firstLine="0"/>
      </w:pPr>
      <w:r>
        <w:rPr>
          <w:lang w:val="en-GB"/>
        </w:rPr>
        <w:t>F</w:t>
      </w:r>
      <w:r w:rsidR="00752E40" w:rsidRPr="00A0075C">
        <w:rPr>
          <w:lang w:val="en-GB"/>
        </w:rPr>
        <w:t>or an astrocyte-enriched culture, use 0.26</w:t>
      </w:r>
      <w:r w:rsidR="00A24588" w:rsidRPr="00A0075C">
        <w:rPr>
          <w:lang w:val="en-GB"/>
        </w:rPr>
        <w:t>x10</w:t>
      </w:r>
      <w:r w:rsidR="00A24588" w:rsidRPr="00A0075C">
        <w:rPr>
          <w:vertAlign w:val="superscript"/>
          <w:lang w:val="en-GB"/>
        </w:rPr>
        <w:t>6</w:t>
      </w:r>
      <w:r w:rsidR="00A24588" w:rsidRPr="00A0075C">
        <w:rPr>
          <w:lang w:val="en-GB"/>
        </w:rPr>
        <w:t xml:space="preserve"> </w:t>
      </w:r>
      <w:r w:rsidR="00752E40" w:rsidRPr="00A0075C">
        <w:rPr>
          <w:lang w:val="en-GB"/>
        </w:rPr>
        <w:t xml:space="preserve">cells/cm² as the initial cell density and maintain the cells in MEM supplemented as previously indicated. </w:t>
      </w:r>
    </w:p>
    <w:p w14:paraId="2B8FFF3B" w14:textId="77777777" w:rsidR="00A0075C" w:rsidRPr="00A0075C" w:rsidRDefault="00A0075C" w:rsidP="003E5EE9">
      <w:pPr>
        <w:pStyle w:val="ListParagraph"/>
        <w:ind w:left="0"/>
        <w:rPr>
          <w:lang w:val="en-GB"/>
        </w:rPr>
      </w:pPr>
    </w:p>
    <w:p w14:paraId="4878D1E1" w14:textId="67AFE7C7" w:rsidR="004E7A5F" w:rsidRPr="00A0075C" w:rsidRDefault="009C3DD0" w:rsidP="003E5EE9">
      <w:pPr>
        <w:pStyle w:val="ListParagraph"/>
        <w:widowControl/>
        <w:numPr>
          <w:ilvl w:val="3"/>
          <w:numId w:val="1"/>
        </w:numPr>
        <w:pBdr>
          <w:top w:val="nil"/>
          <w:left w:val="nil"/>
          <w:bottom w:val="nil"/>
          <w:right w:val="nil"/>
          <w:between w:val="nil"/>
        </w:pBdr>
        <w:ind w:left="0" w:firstLine="0"/>
      </w:pPr>
      <w:r w:rsidRPr="00A0075C">
        <w:rPr>
          <w:lang w:val="en-GB"/>
        </w:rPr>
        <w:t>Place the cells in an incubator set at 37 °C, 95% O</w:t>
      </w:r>
      <w:r w:rsidRPr="00A0075C">
        <w:rPr>
          <w:vertAlign w:val="subscript"/>
          <w:lang w:val="en-GB"/>
        </w:rPr>
        <w:t>2</w:t>
      </w:r>
      <w:r w:rsidRPr="00A0075C">
        <w:rPr>
          <w:lang w:val="en-GB"/>
        </w:rPr>
        <w:t xml:space="preserve"> and 5% CO</w:t>
      </w:r>
      <w:r w:rsidRPr="00A0075C">
        <w:rPr>
          <w:vertAlign w:val="subscript"/>
          <w:lang w:val="en-GB"/>
        </w:rPr>
        <w:t>2</w:t>
      </w:r>
      <w:r w:rsidRPr="00A0075C">
        <w:rPr>
          <w:lang w:val="en-GB"/>
        </w:rPr>
        <w:t>.</w:t>
      </w:r>
      <w:r w:rsidR="00752E40" w:rsidRPr="00A0075C">
        <w:rPr>
          <w:lang w:val="en-GB"/>
        </w:rPr>
        <w:t xml:space="preserve"> </w:t>
      </w:r>
    </w:p>
    <w:p w14:paraId="1D51C083" w14:textId="77777777" w:rsidR="00A0075C" w:rsidRPr="000C7A08" w:rsidRDefault="00A0075C" w:rsidP="003E5EE9">
      <w:pPr>
        <w:widowControl/>
        <w:pBdr>
          <w:top w:val="nil"/>
          <w:left w:val="nil"/>
          <w:bottom w:val="nil"/>
          <w:right w:val="nil"/>
          <w:between w:val="nil"/>
        </w:pBdr>
      </w:pPr>
    </w:p>
    <w:p w14:paraId="3C7BF8D1" w14:textId="5178A006" w:rsidR="003043BB" w:rsidRDefault="00F6663C" w:rsidP="003E5EE9">
      <w:pPr>
        <w:widowControl/>
        <w:pBdr>
          <w:top w:val="nil"/>
          <w:left w:val="nil"/>
          <w:bottom w:val="nil"/>
          <w:right w:val="nil"/>
          <w:between w:val="nil"/>
        </w:pBdr>
        <w:rPr>
          <w:lang w:val="en-GB"/>
        </w:rPr>
      </w:pPr>
      <w:r w:rsidRPr="00F6663C">
        <w:rPr>
          <w:lang w:val="en-GB"/>
        </w:rPr>
        <w:t>NOTE:</w:t>
      </w:r>
      <w:r w:rsidR="003043BB" w:rsidRPr="000C7A08">
        <w:rPr>
          <w:b/>
          <w:lang w:val="en-GB"/>
        </w:rPr>
        <w:t xml:space="preserve"> </w:t>
      </w:r>
      <w:r w:rsidR="00FD695A" w:rsidRPr="000C7A08">
        <w:rPr>
          <w:lang w:val="en-GB"/>
        </w:rPr>
        <w:t xml:space="preserve">For longer culture periods, an anti-mitotic such as 27 </w:t>
      </w:r>
      <w:proofErr w:type="spellStart"/>
      <w:r w:rsidR="00FD695A" w:rsidRPr="000C7A08">
        <w:rPr>
          <w:lang w:val="en-GB"/>
        </w:rPr>
        <w:t>μM</w:t>
      </w:r>
      <w:proofErr w:type="spellEnd"/>
      <w:r w:rsidR="00FD695A" w:rsidRPr="000C7A08">
        <w:rPr>
          <w:lang w:val="en-GB"/>
        </w:rPr>
        <w:t xml:space="preserve"> 5-fluoro-2′-deoxyuridine with 68 </w:t>
      </w:r>
      <w:proofErr w:type="spellStart"/>
      <w:r w:rsidR="00FD695A" w:rsidRPr="000C7A08">
        <w:rPr>
          <w:lang w:val="en-GB"/>
        </w:rPr>
        <w:t>μM</w:t>
      </w:r>
      <w:proofErr w:type="spellEnd"/>
      <w:r w:rsidR="00FD695A" w:rsidRPr="000C7A08">
        <w:rPr>
          <w:lang w:val="en-GB"/>
        </w:rPr>
        <w:t xml:space="preserve"> uridine should be added to suppress cell growth.</w:t>
      </w:r>
    </w:p>
    <w:p w14:paraId="1B9FD862" w14:textId="77777777" w:rsidR="00A0075C" w:rsidRPr="000C7A08" w:rsidRDefault="00A0075C" w:rsidP="003E5EE9">
      <w:pPr>
        <w:widowControl/>
        <w:pBdr>
          <w:top w:val="nil"/>
          <w:left w:val="nil"/>
          <w:bottom w:val="nil"/>
          <w:right w:val="nil"/>
          <w:between w:val="nil"/>
        </w:pBdr>
        <w:rPr>
          <w:lang w:val="en-GB"/>
        </w:rPr>
      </w:pPr>
    </w:p>
    <w:p w14:paraId="5E187FD9" w14:textId="588EDD83" w:rsidR="004E7A5F" w:rsidRPr="00A0075C" w:rsidRDefault="009C3DD0" w:rsidP="003E5EE9">
      <w:pPr>
        <w:keepNext/>
        <w:keepLines/>
        <w:numPr>
          <w:ilvl w:val="0"/>
          <w:numId w:val="1"/>
        </w:numPr>
        <w:pBdr>
          <w:top w:val="nil"/>
          <w:left w:val="nil"/>
          <w:bottom w:val="nil"/>
          <w:right w:val="nil"/>
          <w:between w:val="nil"/>
        </w:pBdr>
        <w:ind w:left="0" w:firstLine="0"/>
        <w:rPr>
          <w:b/>
          <w:color w:val="366091"/>
          <w:lang w:val="en-GB"/>
        </w:rPr>
      </w:pPr>
      <w:bookmarkStart w:id="3" w:name="_heading=h.opur5l4oqrq7" w:colFirst="0" w:colLast="0"/>
      <w:bookmarkEnd w:id="3"/>
      <w:r w:rsidRPr="000C7A08">
        <w:rPr>
          <w:b/>
          <w:lang w:val="en-GB"/>
        </w:rPr>
        <w:t>Co-culture system</w:t>
      </w:r>
    </w:p>
    <w:p w14:paraId="7BD4D9B5" w14:textId="77777777" w:rsidR="00A0075C" w:rsidRPr="000C7A08" w:rsidRDefault="00A0075C" w:rsidP="003E5EE9">
      <w:pPr>
        <w:keepNext/>
        <w:keepLines/>
        <w:pBdr>
          <w:top w:val="nil"/>
          <w:left w:val="nil"/>
          <w:bottom w:val="nil"/>
          <w:right w:val="nil"/>
          <w:between w:val="nil"/>
        </w:pBdr>
        <w:rPr>
          <w:b/>
          <w:color w:val="366091"/>
          <w:lang w:val="en-GB"/>
        </w:rPr>
      </w:pPr>
    </w:p>
    <w:p w14:paraId="6CEDA33D" w14:textId="7DF3C3E1" w:rsidR="004E7A5F" w:rsidRPr="00A0075C" w:rsidRDefault="009C3DD0" w:rsidP="003E5EE9">
      <w:pPr>
        <w:numPr>
          <w:ilvl w:val="1"/>
          <w:numId w:val="1"/>
        </w:numPr>
        <w:pBdr>
          <w:top w:val="nil"/>
          <w:left w:val="nil"/>
          <w:bottom w:val="nil"/>
          <w:right w:val="nil"/>
          <w:between w:val="nil"/>
        </w:pBdr>
        <w:ind w:left="0" w:firstLine="0"/>
        <w:rPr>
          <w:bCs/>
          <w:lang w:val="en-GB"/>
        </w:rPr>
      </w:pPr>
      <w:r w:rsidRPr="00A0075C">
        <w:rPr>
          <w:bCs/>
          <w:lang w:val="en-GB"/>
        </w:rPr>
        <w:t xml:space="preserve">Preparation of </w:t>
      </w:r>
      <w:r w:rsidR="00A0075C" w:rsidRPr="00A0075C">
        <w:rPr>
          <w:bCs/>
          <w:lang w:val="en-GB"/>
        </w:rPr>
        <w:t>m</w:t>
      </w:r>
      <w:r w:rsidRPr="00A0075C">
        <w:rPr>
          <w:bCs/>
          <w:lang w:val="en-GB"/>
        </w:rPr>
        <w:t>aterials</w:t>
      </w:r>
    </w:p>
    <w:p w14:paraId="164FB8A1" w14:textId="77777777" w:rsidR="00A0075C" w:rsidRPr="000C7A08" w:rsidRDefault="00A0075C" w:rsidP="003E5EE9">
      <w:pPr>
        <w:pBdr>
          <w:top w:val="nil"/>
          <w:left w:val="nil"/>
          <w:bottom w:val="nil"/>
          <w:right w:val="nil"/>
          <w:between w:val="nil"/>
        </w:pBdr>
        <w:rPr>
          <w:b/>
          <w:lang w:val="en-GB"/>
        </w:rPr>
      </w:pPr>
    </w:p>
    <w:p w14:paraId="739C3B37" w14:textId="21E9BD5E"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Heat the paraffin</w:t>
      </w:r>
      <w:r w:rsidR="008D5A2B" w:rsidRPr="000C7A08">
        <w:rPr>
          <w:lang w:val="en-GB"/>
        </w:rPr>
        <w:t xml:space="preserve"> at 150</w:t>
      </w:r>
      <w:r w:rsidR="00223156" w:rsidRPr="000C7A08">
        <w:rPr>
          <w:lang w:val="en-GB"/>
        </w:rPr>
        <w:t xml:space="preserve"> </w:t>
      </w:r>
      <w:r w:rsidR="008D5A2B" w:rsidRPr="000C7A08">
        <w:rPr>
          <w:lang w:val="en-GB"/>
        </w:rPr>
        <w:t>°C</w:t>
      </w:r>
      <w:r w:rsidRPr="000C7A08">
        <w:rPr>
          <w:lang w:val="en-GB"/>
        </w:rPr>
        <w:t xml:space="preserve"> in a heating block</w:t>
      </w:r>
      <w:r w:rsidR="008D5A2B" w:rsidRPr="000C7A08">
        <w:rPr>
          <w:lang w:val="en-GB"/>
        </w:rPr>
        <w:t xml:space="preserve"> for approximately 7 min</w:t>
      </w:r>
      <w:r w:rsidR="000A6338" w:rsidRPr="000C7A08">
        <w:rPr>
          <w:lang w:val="en-GB"/>
        </w:rPr>
        <w:t>. K</w:t>
      </w:r>
      <w:r w:rsidR="008B3A71" w:rsidRPr="000C7A08">
        <w:rPr>
          <w:lang w:val="en-GB"/>
        </w:rPr>
        <w:t>eep at 150</w:t>
      </w:r>
      <w:r w:rsidR="006C0279" w:rsidRPr="000C7A08">
        <w:rPr>
          <w:lang w:val="en-GB"/>
        </w:rPr>
        <w:t xml:space="preserve"> °</w:t>
      </w:r>
      <w:r w:rsidR="008B3A71" w:rsidRPr="000C7A08">
        <w:rPr>
          <w:lang w:val="en-GB"/>
        </w:rPr>
        <w:t>C until finishing the procedure</w:t>
      </w:r>
      <w:r w:rsidRPr="000C7A08">
        <w:rPr>
          <w:lang w:val="en-GB"/>
        </w:rPr>
        <w:t>. Then</w:t>
      </w:r>
      <w:r w:rsidR="00625FA5" w:rsidRPr="000C7A08">
        <w:rPr>
          <w:lang w:val="en-GB"/>
        </w:rPr>
        <w:t>,</w:t>
      </w:r>
      <w:r w:rsidRPr="000C7A08">
        <w:rPr>
          <w:lang w:val="en-GB"/>
        </w:rPr>
        <w:t xml:space="preserve"> with the help of a </w:t>
      </w:r>
      <w:r w:rsidR="000A7247" w:rsidRPr="000C7A08">
        <w:rPr>
          <w:lang w:val="en-GB"/>
        </w:rPr>
        <w:t>1</w:t>
      </w:r>
      <w:r w:rsidR="00D8684A" w:rsidRPr="000C7A08">
        <w:rPr>
          <w:lang w:val="en-GB"/>
        </w:rPr>
        <w:t xml:space="preserve"> </w:t>
      </w:r>
      <w:r w:rsidR="000A7247" w:rsidRPr="000C7A08">
        <w:rPr>
          <w:lang w:val="en-GB"/>
        </w:rPr>
        <w:t xml:space="preserve">mm diameter </w:t>
      </w:r>
      <w:r w:rsidRPr="000C7A08">
        <w:rPr>
          <w:lang w:val="en-GB"/>
        </w:rPr>
        <w:t>sterile glass Pasteur pipette</w:t>
      </w:r>
      <w:r w:rsidR="001511E7" w:rsidRPr="000C7A08">
        <w:rPr>
          <w:lang w:val="en-GB"/>
        </w:rPr>
        <w:t>,</w:t>
      </w:r>
      <w:r w:rsidRPr="000C7A08">
        <w:rPr>
          <w:lang w:val="en-GB"/>
        </w:rPr>
        <w:t xml:space="preserve"> </w:t>
      </w:r>
      <w:r w:rsidR="00B23E26" w:rsidRPr="000C7A08">
        <w:rPr>
          <w:lang w:val="en-GB"/>
        </w:rPr>
        <w:t>add a</w:t>
      </w:r>
      <w:r w:rsidRPr="000C7A08">
        <w:rPr>
          <w:lang w:val="en-GB"/>
        </w:rPr>
        <w:t xml:space="preserve"> </w:t>
      </w:r>
      <w:r w:rsidRPr="000C7A08">
        <w:rPr>
          <w:color w:val="auto"/>
          <w:lang w:val="en-GB"/>
        </w:rPr>
        <w:t xml:space="preserve">small </w:t>
      </w:r>
      <w:r w:rsidR="00B23E26" w:rsidRPr="000C7A08">
        <w:rPr>
          <w:color w:val="auto"/>
          <w:lang w:val="en-GB"/>
        </w:rPr>
        <w:t>drop</w:t>
      </w:r>
      <w:r w:rsidRPr="000C7A08">
        <w:rPr>
          <w:color w:val="auto"/>
          <w:lang w:val="en-GB"/>
        </w:rPr>
        <w:t xml:space="preserve"> </w:t>
      </w:r>
      <w:r w:rsidRPr="000C7A08">
        <w:rPr>
          <w:lang w:val="en-GB"/>
        </w:rPr>
        <w:t>over</w:t>
      </w:r>
      <w:r w:rsidR="001C61CC" w:rsidRPr="000C7A08">
        <w:rPr>
          <w:lang w:val="en-GB"/>
        </w:rPr>
        <w:t xml:space="preserve"> sterilized and</w:t>
      </w:r>
      <w:r w:rsidRPr="000C7A08">
        <w:rPr>
          <w:lang w:val="en-GB"/>
        </w:rPr>
        <w:t xml:space="preserve"> </w:t>
      </w:r>
      <w:r w:rsidR="00893C64" w:rsidRPr="000C7A08">
        <w:rPr>
          <w:lang w:val="en-GB"/>
        </w:rPr>
        <w:t xml:space="preserve">PDL-coated </w:t>
      </w:r>
      <w:r w:rsidRPr="000C7A08">
        <w:rPr>
          <w:lang w:val="en-GB"/>
        </w:rPr>
        <w:t>coverslips.</w:t>
      </w:r>
      <w:r w:rsidR="004A1404" w:rsidRPr="000C7A08">
        <w:rPr>
          <w:lang w:val="en-GB"/>
        </w:rPr>
        <w:t xml:space="preserve"> Th</w:t>
      </w:r>
      <w:r w:rsidR="001511E7" w:rsidRPr="000C7A08">
        <w:rPr>
          <w:lang w:val="en-GB"/>
        </w:rPr>
        <w:t xml:space="preserve">e </w:t>
      </w:r>
      <w:r w:rsidR="001511E7" w:rsidRPr="000C7A08">
        <w:rPr>
          <w:color w:val="auto"/>
          <w:lang w:val="en-GB"/>
        </w:rPr>
        <w:t xml:space="preserve">paraffin spheres are </w:t>
      </w:r>
      <w:r w:rsidR="00EC3E11" w:rsidRPr="000C7A08">
        <w:rPr>
          <w:color w:val="auto"/>
          <w:lang w:val="en-GB"/>
        </w:rPr>
        <w:t>irregular,</w:t>
      </w:r>
      <w:r w:rsidR="00CA6223" w:rsidRPr="000C7A08">
        <w:rPr>
          <w:lang w:val="en-GB"/>
        </w:rPr>
        <w:t xml:space="preserve"> but </w:t>
      </w:r>
      <w:r w:rsidR="001511E7" w:rsidRPr="000C7A08">
        <w:rPr>
          <w:lang w:val="en-GB"/>
        </w:rPr>
        <w:t xml:space="preserve">they </w:t>
      </w:r>
      <w:r w:rsidR="00C15BC9" w:rsidRPr="000C7A08">
        <w:rPr>
          <w:lang w:val="en-GB"/>
        </w:rPr>
        <w:t>have</w:t>
      </w:r>
      <w:r w:rsidR="001511E7" w:rsidRPr="000C7A08">
        <w:rPr>
          <w:lang w:val="en-GB"/>
        </w:rPr>
        <w:t xml:space="preserve"> approximately 2 mm diameter</w:t>
      </w:r>
      <w:r w:rsidR="003A4F01" w:rsidRPr="000C7A08">
        <w:rPr>
          <w:lang w:val="en-GB"/>
        </w:rPr>
        <w:t xml:space="preserve">. The spheres will allow the two cultures </w:t>
      </w:r>
      <w:r w:rsidR="00FD695A" w:rsidRPr="000C7A08">
        <w:rPr>
          <w:lang w:val="en-GB"/>
        </w:rPr>
        <w:t xml:space="preserve">to be </w:t>
      </w:r>
      <w:r w:rsidR="003A4F01" w:rsidRPr="000C7A08">
        <w:rPr>
          <w:lang w:val="en-GB"/>
        </w:rPr>
        <w:t>separated by approximately 1.25</w:t>
      </w:r>
      <w:r w:rsidR="00842827" w:rsidRPr="000C7A08">
        <w:rPr>
          <w:lang w:val="en-GB"/>
        </w:rPr>
        <w:t xml:space="preserve"> </w:t>
      </w:r>
      <w:r w:rsidR="003A4F01" w:rsidRPr="000C7A08">
        <w:rPr>
          <w:lang w:val="en-GB"/>
        </w:rPr>
        <w:t>mm.</w:t>
      </w:r>
    </w:p>
    <w:p w14:paraId="1F128296" w14:textId="77777777" w:rsidR="00A0075C" w:rsidRPr="000C7A08" w:rsidRDefault="00A0075C" w:rsidP="003E5EE9">
      <w:pPr>
        <w:widowControl/>
        <w:pBdr>
          <w:top w:val="nil"/>
          <w:left w:val="nil"/>
          <w:bottom w:val="nil"/>
          <w:right w:val="nil"/>
          <w:between w:val="nil"/>
        </w:pBdr>
        <w:rPr>
          <w:lang w:val="en-GB"/>
        </w:rPr>
      </w:pPr>
    </w:p>
    <w:p w14:paraId="4B98A816" w14:textId="3783A24D"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As the paraffin is not sterile, place the multiwell with the paraffin spheres under ultraviolet radiation for 15 min.</w:t>
      </w:r>
    </w:p>
    <w:p w14:paraId="4FF629A8" w14:textId="77777777" w:rsidR="00A0075C" w:rsidRPr="000C7A08" w:rsidRDefault="00A0075C" w:rsidP="003E5EE9">
      <w:pPr>
        <w:widowControl/>
        <w:pBdr>
          <w:top w:val="nil"/>
          <w:left w:val="nil"/>
          <w:bottom w:val="nil"/>
          <w:right w:val="nil"/>
          <w:between w:val="nil"/>
        </w:pBdr>
        <w:rPr>
          <w:lang w:val="en-GB"/>
        </w:rPr>
      </w:pPr>
    </w:p>
    <w:p w14:paraId="3A753E9E" w14:textId="4B9A0B01" w:rsidR="004E7A5F" w:rsidRDefault="00664F2A" w:rsidP="003E5EE9">
      <w:pPr>
        <w:widowControl/>
        <w:numPr>
          <w:ilvl w:val="2"/>
          <w:numId w:val="1"/>
        </w:numPr>
        <w:pBdr>
          <w:top w:val="nil"/>
          <w:left w:val="nil"/>
          <w:bottom w:val="nil"/>
          <w:right w:val="nil"/>
          <w:between w:val="nil"/>
        </w:pBdr>
        <w:ind w:left="0" w:firstLine="0"/>
        <w:rPr>
          <w:lang w:val="en-GB"/>
        </w:rPr>
      </w:pPr>
      <w:r w:rsidRPr="000C7A08">
        <w:rPr>
          <w:lang w:val="en-GB"/>
        </w:rPr>
        <w:t>To establish the</w:t>
      </w:r>
      <w:r w:rsidR="009C3DD0" w:rsidRPr="000C7A08">
        <w:rPr>
          <w:lang w:val="en-GB"/>
        </w:rPr>
        <w:t xml:space="preserve"> </w:t>
      </w:r>
      <w:r w:rsidR="00CF4F78" w:rsidRPr="000C7A08">
        <w:rPr>
          <w:lang w:val="en-GB"/>
        </w:rPr>
        <w:t>co-culture,</w:t>
      </w:r>
      <w:r w:rsidR="009C3DD0" w:rsidRPr="000C7A08">
        <w:rPr>
          <w:lang w:val="en-GB"/>
        </w:rPr>
        <w:t xml:space="preserve"> transfer the coverslip with the paraffin spheres us</w:t>
      </w:r>
      <w:r w:rsidR="001B627D" w:rsidRPr="000C7A08">
        <w:rPr>
          <w:lang w:val="en-GB"/>
        </w:rPr>
        <w:t>ing</w:t>
      </w:r>
      <w:r w:rsidR="009C3DD0" w:rsidRPr="000C7A08">
        <w:rPr>
          <w:lang w:val="en-GB"/>
        </w:rPr>
        <w:t xml:space="preserve"> a tweezer previously immersed in 70% ethanol for 15 min.</w:t>
      </w:r>
    </w:p>
    <w:p w14:paraId="6FA5100F" w14:textId="77777777" w:rsidR="00A0075C" w:rsidRPr="000C7A08" w:rsidRDefault="00A0075C" w:rsidP="003E5EE9">
      <w:pPr>
        <w:widowControl/>
        <w:pBdr>
          <w:top w:val="nil"/>
          <w:left w:val="nil"/>
          <w:bottom w:val="nil"/>
          <w:right w:val="nil"/>
          <w:between w:val="nil"/>
        </w:pBdr>
        <w:rPr>
          <w:lang w:val="en-GB"/>
        </w:rPr>
      </w:pPr>
    </w:p>
    <w:p w14:paraId="3EEFF915" w14:textId="489D5C31" w:rsidR="004E7A5F" w:rsidRDefault="009C3DD0" w:rsidP="003E5EE9">
      <w:pPr>
        <w:widowControl/>
        <w:numPr>
          <w:ilvl w:val="1"/>
          <w:numId w:val="1"/>
        </w:numPr>
        <w:pBdr>
          <w:top w:val="nil"/>
          <w:left w:val="nil"/>
          <w:bottom w:val="nil"/>
          <w:right w:val="nil"/>
          <w:between w:val="nil"/>
        </w:pBdr>
        <w:ind w:left="0" w:firstLine="0"/>
        <w:rPr>
          <w:bCs/>
          <w:lang w:val="en-GB"/>
        </w:rPr>
      </w:pPr>
      <w:r w:rsidRPr="00A0075C">
        <w:rPr>
          <w:bCs/>
          <w:lang w:val="en-GB"/>
        </w:rPr>
        <w:t>Co-culture</w:t>
      </w:r>
    </w:p>
    <w:p w14:paraId="57E69EC3" w14:textId="77777777" w:rsidR="00A0075C" w:rsidRPr="00A0075C" w:rsidRDefault="00A0075C" w:rsidP="003E5EE9">
      <w:pPr>
        <w:widowControl/>
        <w:pBdr>
          <w:top w:val="nil"/>
          <w:left w:val="nil"/>
          <w:bottom w:val="nil"/>
          <w:right w:val="nil"/>
          <w:between w:val="nil"/>
        </w:pBdr>
        <w:rPr>
          <w:bCs/>
          <w:lang w:val="en-GB"/>
        </w:rPr>
      </w:pPr>
    </w:p>
    <w:p w14:paraId="553AB44E" w14:textId="12F8DF00" w:rsidR="00A0075C" w:rsidRDefault="009C3DD0" w:rsidP="003E5EE9">
      <w:pPr>
        <w:widowControl/>
        <w:numPr>
          <w:ilvl w:val="2"/>
          <w:numId w:val="1"/>
        </w:numPr>
        <w:pBdr>
          <w:top w:val="nil"/>
          <w:left w:val="nil"/>
          <w:bottom w:val="nil"/>
          <w:right w:val="nil"/>
          <w:between w:val="nil"/>
        </w:pBdr>
        <w:ind w:left="0" w:firstLine="0"/>
        <w:rPr>
          <w:lang w:val="en-GB"/>
        </w:rPr>
      </w:pPr>
      <w:bookmarkStart w:id="4" w:name="_Hlk43135949"/>
      <w:r w:rsidRPr="000C7A08">
        <w:rPr>
          <w:lang w:val="en-GB"/>
        </w:rPr>
        <w:t xml:space="preserve">When the two cultures </w:t>
      </w:r>
      <w:r w:rsidR="001B627D" w:rsidRPr="000C7A08">
        <w:rPr>
          <w:lang w:val="en-GB"/>
        </w:rPr>
        <w:t xml:space="preserve">are </w:t>
      </w:r>
      <w:r w:rsidRPr="000C7A08">
        <w:rPr>
          <w:lang w:val="en-GB"/>
        </w:rPr>
        <w:t>ready to use (i.e.</w:t>
      </w:r>
      <w:r w:rsidR="00A0075C">
        <w:rPr>
          <w:lang w:val="en-GB"/>
        </w:rPr>
        <w:t>,</w:t>
      </w:r>
      <w:r w:rsidRPr="000C7A08">
        <w:rPr>
          <w:lang w:val="en-GB"/>
        </w:rPr>
        <w:t xml:space="preserve"> after </w:t>
      </w:r>
      <w:r w:rsidR="00100E5C" w:rsidRPr="000C7A08">
        <w:rPr>
          <w:lang w:val="en-GB"/>
        </w:rPr>
        <w:t>7</w:t>
      </w:r>
      <w:r w:rsidRPr="000C7A08">
        <w:rPr>
          <w:lang w:val="en-GB"/>
        </w:rPr>
        <w:t xml:space="preserve"> days in culture</w:t>
      </w:r>
      <w:r w:rsidR="00752E40" w:rsidRPr="000C7A08">
        <w:rPr>
          <w:lang w:val="en-GB"/>
        </w:rPr>
        <w:t xml:space="preserve"> under the conditions mentioned </w:t>
      </w:r>
      <w:r w:rsidR="00A330EA" w:rsidRPr="000C7A08">
        <w:rPr>
          <w:lang w:val="en-GB"/>
        </w:rPr>
        <w:t xml:space="preserve">in </w:t>
      </w:r>
      <w:r w:rsidR="00903BCE">
        <w:rPr>
          <w:lang w:val="en-GB"/>
        </w:rPr>
        <w:t xml:space="preserve">step </w:t>
      </w:r>
      <w:r w:rsidR="00A330EA" w:rsidRPr="000C7A08">
        <w:rPr>
          <w:lang w:val="en-GB"/>
        </w:rPr>
        <w:t>1.3.8</w:t>
      </w:r>
      <w:r w:rsidRPr="000C7A08">
        <w:rPr>
          <w:lang w:val="en-GB"/>
        </w:rPr>
        <w:t>), transfer the neurons seeded in the</w:t>
      </w:r>
      <w:r w:rsidR="00FA4908" w:rsidRPr="000C7A08">
        <w:rPr>
          <w:lang w:val="en-GB"/>
        </w:rPr>
        <w:t xml:space="preserve"> </w:t>
      </w:r>
      <w:r w:rsidRPr="000C7A08">
        <w:rPr>
          <w:lang w:val="en-GB"/>
        </w:rPr>
        <w:t xml:space="preserve">coverslips with paraffin spheres to </w:t>
      </w:r>
      <w:r w:rsidR="001B627D" w:rsidRPr="000C7A08">
        <w:rPr>
          <w:lang w:val="en-GB"/>
        </w:rPr>
        <w:t xml:space="preserve">the </w:t>
      </w:r>
      <w:r w:rsidRPr="000C7A08">
        <w:rPr>
          <w:lang w:val="en-GB"/>
        </w:rPr>
        <w:t xml:space="preserve">wells containing </w:t>
      </w:r>
      <w:r w:rsidR="001B627D" w:rsidRPr="000C7A08">
        <w:rPr>
          <w:lang w:val="en-GB"/>
        </w:rPr>
        <w:t xml:space="preserve">the </w:t>
      </w:r>
      <w:r w:rsidRPr="000C7A08">
        <w:rPr>
          <w:lang w:val="en-GB"/>
        </w:rPr>
        <w:t>astrocytes.</w:t>
      </w:r>
    </w:p>
    <w:p w14:paraId="181BF4C8" w14:textId="77777777" w:rsidR="00A0075C" w:rsidRPr="00A0075C" w:rsidRDefault="00A0075C" w:rsidP="003E5EE9">
      <w:pPr>
        <w:widowControl/>
        <w:pBdr>
          <w:top w:val="nil"/>
          <w:left w:val="nil"/>
          <w:bottom w:val="nil"/>
          <w:right w:val="nil"/>
          <w:between w:val="nil"/>
        </w:pBdr>
        <w:rPr>
          <w:lang w:val="en-GB"/>
        </w:rPr>
      </w:pPr>
    </w:p>
    <w:p w14:paraId="2B9AB62E" w14:textId="1D3F3DF9"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 xml:space="preserve">24 h before the two cultures are brought in contact, change the culture medium of neurons and astrocytes to NBM supplemented, or not, with </w:t>
      </w:r>
      <w:r w:rsidR="00D659CF" w:rsidRPr="000C7A08">
        <w:rPr>
          <w:lang w:val="en-GB"/>
        </w:rPr>
        <w:t>HI</w:t>
      </w:r>
      <w:r w:rsidRPr="000C7A08">
        <w:rPr>
          <w:lang w:val="en-GB"/>
        </w:rPr>
        <w:t>-FBS, depending on the purpose of the experiment.</w:t>
      </w:r>
    </w:p>
    <w:p w14:paraId="1E394330" w14:textId="77777777" w:rsidR="00A0075C" w:rsidRPr="000C7A08" w:rsidRDefault="00A0075C" w:rsidP="003E5EE9">
      <w:pPr>
        <w:widowControl/>
        <w:pBdr>
          <w:top w:val="nil"/>
          <w:left w:val="nil"/>
          <w:bottom w:val="nil"/>
          <w:right w:val="nil"/>
          <w:between w:val="nil"/>
        </w:pBdr>
        <w:rPr>
          <w:lang w:val="en-GB"/>
        </w:rPr>
      </w:pPr>
    </w:p>
    <w:p w14:paraId="694BDF3F" w14:textId="2DA7788C"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lastRenderedPageBreak/>
        <w:t>After placing both cell types in contact, wait</w:t>
      </w:r>
      <w:r w:rsidR="00387449" w:rsidRPr="000C7A08">
        <w:rPr>
          <w:lang w:val="en-GB"/>
        </w:rPr>
        <w:t xml:space="preserve"> </w:t>
      </w:r>
      <w:r w:rsidRPr="000C7A08">
        <w:rPr>
          <w:lang w:val="en-GB"/>
        </w:rPr>
        <w:t>8-12</w:t>
      </w:r>
      <w:r w:rsidR="00303BDE" w:rsidRPr="000C7A08">
        <w:rPr>
          <w:lang w:val="en-GB"/>
        </w:rPr>
        <w:t xml:space="preserve"> </w:t>
      </w:r>
      <w:r w:rsidRPr="000C7A08">
        <w:rPr>
          <w:lang w:val="en-GB"/>
        </w:rPr>
        <w:t>h before starting the different stimuli and procedures.</w:t>
      </w:r>
    </w:p>
    <w:p w14:paraId="154B01D5" w14:textId="77777777" w:rsidR="00A0075C" w:rsidRPr="000C7A08" w:rsidRDefault="00A0075C" w:rsidP="003E5EE9">
      <w:pPr>
        <w:widowControl/>
        <w:pBdr>
          <w:top w:val="nil"/>
          <w:left w:val="nil"/>
          <w:bottom w:val="nil"/>
          <w:right w:val="nil"/>
          <w:between w:val="nil"/>
        </w:pBdr>
        <w:rPr>
          <w:lang w:val="en-GB"/>
        </w:rPr>
      </w:pPr>
    </w:p>
    <w:bookmarkEnd w:id="4"/>
    <w:p w14:paraId="3F604747" w14:textId="6A910901" w:rsidR="005643BC" w:rsidRDefault="00F6663C" w:rsidP="003E5EE9">
      <w:pPr>
        <w:widowControl/>
        <w:pBdr>
          <w:top w:val="nil"/>
          <w:left w:val="nil"/>
          <w:bottom w:val="nil"/>
          <w:right w:val="nil"/>
          <w:between w:val="nil"/>
        </w:pBdr>
        <w:rPr>
          <w:bCs/>
          <w:lang w:val="en-GB"/>
        </w:rPr>
      </w:pPr>
      <w:r w:rsidRPr="00F6663C">
        <w:rPr>
          <w:lang w:val="en-GB"/>
        </w:rPr>
        <w:t>NOTE:</w:t>
      </w:r>
      <w:r w:rsidR="005643BC" w:rsidRPr="000C7A08">
        <w:rPr>
          <w:bCs/>
          <w:lang w:val="en-GB"/>
        </w:rPr>
        <w:t xml:space="preserve"> The schematic representation of the co-culture system is shown in </w:t>
      </w:r>
      <w:r w:rsidR="005643BC" w:rsidRPr="00A0075C">
        <w:rPr>
          <w:b/>
          <w:lang w:val="en-GB"/>
        </w:rPr>
        <w:t>Figure 1</w:t>
      </w:r>
      <w:r w:rsidR="00D3399E" w:rsidRPr="000C7A08">
        <w:rPr>
          <w:bCs/>
          <w:lang w:val="en-GB"/>
        </w:rPr>
        <w:t>.</w:t>
      </w:r>
    </w:p>
    <w:p w14:paraId="59136246" w14:textId="77777777" w:rsidR="00A0075C" w:rsidRPr="000C7A08" w:rsidRDefault="00A0075C" w:rsidP="003E5EE9">
      <w:pPr>
        <w:widowControl/>
        <w:pBdr>
          <w:top w:val="nil"/>
          <w:left w:val="nil"/>
          <w:bottom w:val="nil"/>
          <w:right w:val="nil"/>
          <w:between w:val="nil"/>
        </w:pBdr>
        <w:rPr>
          <w:b/>
          <w:lang w:val="en-GB"/>
        </w:rPr>
      </w:pPr>
    </w:p>
    <w:p w14:paraId="5452B4A5" w14:textId="05DF8443" w:rsidR="004E7A5F" w:rsidRPr="00A0075C" w:rsidRDefault="009C3DD0" w:rsidP="003E5EE9">
      <w:pPr>
        <w:keepNext/>
        <w:keepLines/>
        <w:numPr>
          <w:ilvl w:val="0"/>
          <w:numId w:val="1"/>
        </w:numPr>
        <w:pBdr>
          <w:top w:val="nil"/>
          <w:left w:val="nil"/>
          <w:bottom w:val="nil"/>
          <w:right w:val="nil"/>
          <w:between w:val="nil"/>
        </w:pBdr>
        <w:ind w:left="0" w:firstLine="0"/>
        <w:rPr>
          <w:b/>
          <w:color w:val="366091"/>
          <w:lang w:val="en-GB"/>
        </w:rPr>
      </w:pPr>
      <w:r w:rsidRPr="000C7A08">
        <w:rPr>
          <w:b/>
          <w:lang w:val="en-GB"/>
        </w:rPr>
        <w:t xml:space="preserve">Oxygen and </w:t>
      </w:r>
      <w:r w:rsidR="00A0075C" w:rsidRPr="000C7A08">
        <w:rPr>
          <w:b/>
          <w:lang w:val="en-GB"/>
        </w:rPr>
        <w:t>glucose deprivation</w:t>
      </w:r>
    </w:p>
    <w:p w14:paraId="47203025" w14:textId="77777777" w:rsidR="00A0075C" w:rsidRPr="000C7A08" w:rsidRDefault="00A0075C" w:rsidP="003E5EE9">
      <w:pPr>
        <w:keepNext/>
        <w:keepLines/>
        <w:pBdr>
          <w:top w:val="nil"/>
          <w:left w:val="nil"/>
          <w:bottom w:val="nil"/>
          <w:right w:val="nil"/>
          <w:between w:val="nil"/>
        </w:pBdr>
        <w:rPr>
          <w:b/>
          <w:color w:val="366091"/>
          <w:lang w:val="en-GB"/>
        </w:rPr>
      </w:pPr>
    </w:p>
    <w:p w14:paraId="03E8F9A8" w14:textId="10874C94" w:rsidR="004E7A5F" w:rsidRPr="00A0075C" w:rsidRDefault="009C3DD0" w:rsidP="003E5EE9">
      <w:pPr>
        <w:widowControl/>
        <w:numPr>
          <w:ilvl w:val="1"/>
          <w:numId w:val="1"/>
        </w:numPr>
        <w:pBdr>
          <w:top w:val="nil"/>
          <w:left w:val="nil"/>
          <w:bottom w:val="nil"/>
          <w:right w:val="nil"/>
          <w:between w:val="nil"/>
        </w:pBdr>
        <w:ind w:left="0" w:firstLine="0"/>
        <w:rPr>
          <w:bCs/>
          <w:lang w:val="en-GB"/>
        </w:rPr>
      </w:pPr>
      <w:r w:rsidRPr="00A0075C">
        <w:rPr>
          <w:bCs/>
          <w:lang w:val="en-GB"/>
        </w:rPr>
        <w:t>Culture Medium Preparation</w:t>
      </w:r>
    </w:p>
    <w:p w14:paraId="1DA34A21" w14:textId="77777777" w:rsidR="00A0075C" w:rsidRPr="000C7A08" w:rsidRDefault="00A0075C" w:rsidP="003E5EE9">
      <w:pPr>
        <w:widowControl/>
        <w:pBdr>
          <w:top w:val="nil"/>
          <w:left w:val="nil"/>
          <w:bottom w:val="nil"/>
          <w:right w:val="nil"/>
          <w:between w:val="nil"/>
        </w:pBdr>
        <w:rPr>
          <w:b/>
          <w:lang w:val="en-GB"/>
        </w:rPr>
      </w:pPr>
    </w:p>
    <w:p w14:paraId="1BBE6219" w14:textId="014F5B39"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For the</w:t>
      </w:r>
      <w:r w:rsidR="00F25E8F" w:rsidRPr="000C7A08">
        <w:rPr>
          <w:lang w:val="en-GB"/>
        </w:rPr>
        <w:t xml:space="preserve"> OGD</w:t>
      </w:r>
      <w:r w:rsidRPr="000C7A08">
        <w:rPr>
          <w:lang w:val="en-GB"/>
        </w:rPr>
        <w:t xml:space="preserve"> experiments, use Hank's Balanced Salt Solution (HBSS). Prepare the HBSS medium with the following reagents: 1.26 mM CaCl</w:t>
      </w:r>
      <w:r w:rsidRPr="000C7A08">
        <w:rPr>
          <w:vertAlign w:val="subscript"/>
          <w:lang w:val="en-GB"/>
        </w:rPr>
        <w:t>2</w:t>
      </w:r>
      <w:r w:rsidRPr="000C7A08">
        <w:rPr>
          <w:lang w:val="en-GB"/>
        </w:rPr>
        <w:t xml:space="preserve">, 5.36 mM </w:t>
      </w:r>
      <w:proofErr w:type="spellStart"/>
      <w:r w:rsidRPr="000C7A08">
        <w:rPr>
          <w:lang w:val="en-GB"/>
        </w:rPr>
        <w:t>KCl</w:t>
      </w:r>
      <w:proofErr w:type="spellEnd"/>
      <w:r w:rsidRPr="000C7A08">
        <w:rPr>
          <w:lang w:val="en-GB"/>
        </w:rPr>
        <w:t>, 0.44 mM KH</w:t>
      </w:r>
      <w:r w:rsidRPr="000C7A08">
        <w:rPr>
          <w:vertAlign w:val="subscript"/>
          <w:lang w:val="en-GB"/>
        </w:rPr>
        <w:t>2</w:t>
      </w:r>
      <w:r w:rsidRPr="000C7A08">
        <w:rPr>
          <w:lang w:val="en-GB"/>
        </w:rPr>
        <w:t>PO</w:t>
      </w:r>
      <w:r w:rsidRPr="000C7A08">
        <w:rPr>
          <w:vertAlign w:val="subscript"/>
          <w:lang w:val="en-GB"/>
        </w:rPr>
        <w:t>4</w:t>
      </w:r>
      <w:r w:rsidRPr="000C7A08">
        <w:rPr>
          <w:lang w:val="en-GB"/>
        </w:rPr>
        <w:t>, 0.49 mM MgCl</w:t>
      </w:r>
      <w:r w:rsidRPr="000C7A08">
        <w:rPr>
          <w:vertAlign w:val="subscript"/>
          <w:lang w:val="en-GB"/>
        </w:rPr>
        <w:t>2</w:t>
      </w:r>
      <w:r w:rsidRPr="000C7A08">
        <w:rPr>
          <w:lang w:val="en-GB"/>
        </w:rPr>
        <w:t>, 139.9 mM NaCl, 4.17 mM NaHCO</w:t>
      </w:r>
      <w:r w:rsidRPr="000C7A08">
        <w:rPr>
          <w:vertAlign w:val="subscript"/>
          <w:lang w:val="en-GB"/>
        </w:rPr>
        <w:t>3</w:t>
      </w:r>
      <w:r w:rsidRPr="000C7A08">
        <w:rPr>
          <w:lang w:val="en-GB"/>
        </w:rPr>
        <w:t>, 3.38 mM Na</w:t>
      </w:r>
      <w:r w:rsidRPr="000C7A08">
        <w:rPr>
          <w:vertAlign w:val="subscript"/>
          <w:lang w:val="en-GB"/>
        </w:rPr>
        <w:t>2</w:t>
      </w:r>
      <w:r w:rsidRPr="000C7A08">
        <w:rPr>
          <w:lang w:val="en-GB"/>
        </w:rPr>
        <w:t>HPO</w:t>
      </w:r>
      <w:r w:rsidRPr="000C7A08">
        <w:rPr>
          <w:vertAlign w:val="subscript"/>
          <w:lang w:val="en-GB"/>
        </w:rPr>
        <w:t>4</w:t>
      </w:r>
      <w:r w:rsidRPr="000C7A08">
        <w:rPr>
          <w:lang w:val="en-GB"/>
        </w:rPr>
        <w:t xml:space="preserve">. Homogenize and adjust the pH to 7.2. Sterilize the medium </w:t>
      </w:r>
      <w:r w:rsidR="001B627D" w:rsidRPr="000C7A08">
        <w:rPr>
          <w:lang w:val="en-GB"/>
        </w:rPr>
        <w:t>by</w:t>
      </w:r>
      <w:r w:rsidRPr="000C7A08">
        <w:rPr>
          <w:lang w:val="en-GB"/>
        </w:rPr>
        <w:t xml:space="preserve"> filtration.</w:t>
      </w:r>
    </w:p>
    <w:p w14:paraId="5C6B4730" w14:textId="28719318" w:rsidR="003E5EE9" w:rsidRPr="000C7A08" w:rsidRDefault="003E5EE9" w:rsidP="003E5EE9">
      <w:pPr>
        <w:widowControl/>
        <w:pBdr>
          <w:top w:val="nil"/>
          <w:left w:val="nil"/>
          <w:bottom w:val="nil"/>
          <w:right w:val="nil"/>
          <w:between w:val="nil"/>
        </w:pBdr>
        <w:rPr>
          <w:lang w:val="en-GB"/>
        </w:rPr>
      </w:pPr>
    </w:p>
    <w:p w14:paraId="5E69D1B9" w14:textId="3A564C30" w:rsidR="003E5EE9" w:rsidRDefault="00F6663C" w:rsidP="003E5EE9">
      <w:pPr>
        <w:rPr>
          <w:lang w:val="en-GB"/>
        </w:rPr>
      </w:pPr>
      <w:r w:rsidRPr="00F6663C">
        <w:rPr>
          <w:lang w:val="en-GB"/>
        </w:rPr>
        <w:t>NOTE:</w:t>
      </w:r>
      <w:r w:rsidR="009C3DD0" w:rsidRPr="000C7A08">
        <w:rPr>
          <w:b/>
          <w:lang w:val="en-GB"/>
        </w:rPr>
        <w:t xml:space="preserve"> </w:t>
      </w:r>
      <w:r w:rsidR="009C3DD0" w:rsidRPr="000C7A08">
        <w:rPr>
          <w:lang w:val="en-GB"/>
        </w:rPr>
        <w:t>If appropriate, supplement the HBSS solution with glucose (HBSSglu+), by adding 5.56 mM glucose. For cultures</w:t>
      </w:r>
      <w:r w:rsidR="001B627D" w:rsidRPr="000C7A08">
        <w:rPr>
          <w:lang w:val="en-GB"/>
        </w:rPr>
        <w:t xml:space="preserve"> </w:t>
      </w:r>
      <w:r w:rsidR="009C3DD0" w:rsidRPr="000C7A08">
        <w:rPr>
          <w:lang w:val="en-GB"/>
        </w:rPr>
        <w:t xml:space="preserve">submitted to OGD do not supplement the HBSS medium with glucose (HBSSglu-). </w:t>
      </w:r>
    </w:p>
    <w:p w14:paraId="1BB5A209" w14:textId="77777777" w:rsidR="003E5EE9" w:rsidRPr="000C7A08" w:rsidRDefault="003E5EE9" w:rsidP="003E5EE9">
      <w:pPr>
        <w:rPr>
          <w:lang w:val="en-GB"/>
        </w:rPr>
      </w:pPr>
    </w:p>
    <w:p w14:paraId="579A2793" w14:textId="27773C90" w:rsidR="004E7A5F" w:rsidRPr="003E5EE9" w:rsidRDefault="009C3DD0" w:rsidP="003E5EE9">
      <w:pPr>
        <w:widowControl/>
        <w:numPr>
          <w:ilvl w:val="1"/>
          <w:numId w:val="1"/>
        </w:numPr>
        <w:pBdr>
          <w:top w:val="nil"/>
          <w:left w:val="nil"/>
          <w:bottom w:val="nil"/>
          <w:right w:val="nil"/>
          <w:between w:val="nil"/>
        </w:pBdr>
        <w:ind w:left="0" w:firstLine="0"/>
        <w:rPr>
          <w:bCs/>
          <w:lang w:val="en-GB"/>
        </w:rPr>
      </w:pPr>
      <w:r w:rsidRPr="003E5EE9">
        <w:rPr>
          <w:bCs/>
          <w:lang w:val="en-GB"/>
        </w:rPr>
        <w:t>OGD procedure</w:t>
      </w:r>
    </w:p>
    <w:p w14:paraId="245B2E2A" w14:textId="77777777" w:rsidR="003E5EE9" w:rsidRPr="000C7A08" w:rsidRDefault="003E5EE9" w:rsidP="003E5EE9">
      <w:pPr>
        <w:widowControl/>
        <w:pBdr>
          <w:top w:val="nil"/>
          <w:left w:val="nil"/>
          <w:bottom w:val="nil"/>
          <w:right w:val="nil"/>
          <w:between w:val="nil"/>
        </w:pBdr>
        <w:rPr>
          <w:b/>
          <w:lang w:val="en-GB"/>
        </w:rPr>
      </w:pPr>
    </w:p>
    <w:p w14:paraId="4FED1947" w14:textId="00724161" w:rsidR="004E7A5F" w:rsidRDefault="003C4175" w:rsidP="003E5EE9">
      <w:pPr>
        <w:widowControl/>
        <w:numPr>
          <w:ilvl w:val="2"/>
          <w:numId w:val="1"/>
        </w:numPr>
        <w:pBdr>
          <w:top w:val="nil"/>
          <w:left w:val="nil"/>
          <w:bottom w:val="nil"/>
          <w:right w:val="nil"/>
          <w:between w:val="nil"/>
        </w:pBdr>
        <w:ind w:left="0" w:firstLine="0"/>
        <w:rPr>
          <w:lang w:val="en-GB"/>
        </w:rPr>
      </w:pPr>
      <w:r w:rsidRPr="000C7A08">
        <w:rPr>
          <w:lang w:val="en-GB"/>
        </w:rPr>
        <w:t>7</w:t>
      </w:r>
      <w:r w:rsidR="009C3DD0" w:rsidRPr="000C7A08">
        <w:rPr>
          <w:lang w:val="en-GB"/>
        </w:rPr>
        <w:t xml:space="preserve"> days after seeding the cells, remove the culture medium and wash two times with HBSSglu-. After washing add </w:t>
      </w:r>
      <w:r w:rsidR="001B627D" w:rsidRPr="000C7A08">
        <w:rPr>
          <w:lang w:val="en-GB"/>
        </w:rPr>
        <w:t xml:space="preserve">the </w:t>
      </w:r>
      <w:r w:rsidR="009C3DD0" w:rsidRPr="000C7A08">
        <w:rPr>
          <w:lang w:val="en-GB"/>
        </w:rPr>
        <w:t>HBSSglu- cell culture medium and place the multiwell in the hypoxia chamber.</w:t>
      </w:r>
    </w:p>
    <w:p w14:paraId="3A42CFAD" w14:textId="77777777" w:rsidR="003E5EE9" w:rsidRPr="000C7A08" w:rsidRDefault="003E5EE9" w:rsidP="003E5EE9">
      <w:pPr>
        <w:widowControl/>
        <w:pBdr>
          <w:top w:val="nil"/>
          <w:left w:val="nil"/>
          <w:bottom w:val="nil"/>
          <w:right w:val="nil"/>
          <w:between w:val="nil"/>
        </w:pBdr>
        <w:rPr>
          <w:lang w:val="en-GB"/>
        </w:rPr>
      </w:pPr>
    </w:p>
    <w:p w14:paraId="55EFA1B1" w14:textId="1A11687B"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Seal the hypoxia chamber and add a gas mix containing 95% N</w:t>
      </w:r>
      <w:r w:rsidRPr="000C7A08">
        <w:rPr>
          <w:color w:val="222222"/>
          <w:vertAlign w:val="subscript"/>
          <w:lang w:val="en-GB"/>
        </w:rPr>
        <w:t>2</w:t>
      </w:r>
      <w:r w:rsidRPr="000C7A08">
        <w:rPr>
          <w:lang w:val="en-GB"/>
        </w:rPr>
        <w:t xml:space="preserve">/5% </w:t>
      </w:r>
      <w:r w:rsidRPr="000C7A08">
        <w:rPr>
          <w:color w:val="222222"/>
          <w:lang w:val="en-GB"/>
        </w:rPr>
        <w:t>CO</w:t>
      </w:r>
      <w:r w:rsidRPr="000C7A08">
        <w:rPr>
          <w:color w:val="222222"/>
          <w:vertAlign w:val="subscript"/>
          <w:lang w:val="en-GB"/>
        </w:rPr>
        <w:t>2</w:t>
      </w:r>
      <w:r w:rsidRPr="000C7A08">
        <w:rPr>
          <w:lang w:val="en-GB"/>
        </w:rPr>
        <w:t xml:space="preserve"> for 4 min with a flow of 20 L/min to </w:t>
      </w:r>
      <w:r w:rsidR="001B627D" w:rsidRPr="000C7A08">
        <w:rPr>
          <w:lang w:val="en-GB"/>
        </w:rPr>
        <w:t xml:space="preserve">remove </w:t>
      </w:r>
      <w:r w:rsidRPr="000C7A08">
        <w:rPr>
          <w:lang w:val="en-GB"/>
        </w:rPr>
        <w:t>the oxygen present inside the chamber. After this, stop the flow and place the hypoxia chamber in an incubator at 37 °C for 4</w:t>
      </w:r>
      <w:r w:rsidR="00EA0248" w:rsidRPr="000C7A08">
        <w:rPr>
          <w:lang w:val="en-GB"/>
        </w:rPr>
        <w:t xml:space="preserve"> </w:t>
      </w:r>
      <w:r w:rsidRPr="000C7A08">
        <w:rPr>
          <w:lang w:val="en-GB"/>
        </w:rPr>
        <w:t>h or 6</w:t>
      </w:r>
      <w:r w:rsidR="00EA0248" w:rsidRPr="000C7A08">
        <w:rPr>
          <w:lang w:val="en-GB"/>
        </w:rPr>
        <w:t xml:space="preserve"> </w:t>
      </w:r>
      <w:r w:rsidRPr="000C7A08">
        <w:rPr>
          <w:lang w:val="en-GB"/>
        </w:rPr>
        <w:t xml:space="preserve">h, depending on the extent of the intended </w:t>
      </w:r>
      <w:r w:rsidR="001B627D" w:rsidRPr="000C7A08">
        <w:rPr>
          <w:lang w:val="en-GB"/>
        </w:rPr>
        <w:t>ischemia</w:t>
      </w:r>
      <w:r w:rsidRPr="000C7A08">
        <w:rPr>
          <w:lang w:val="en-GB"/>
        </w:rPr>
        <w:t>.</w:t>
      </w:r>
    </w:p>
    <w:p w14:paraId="28E1E9B6" w14:textId="77777777" w:rsidR="003E5EE9" w:rsidRPr="000C7A08" w:rsidRDefault="003E5EE9" w:rsidP="003E5EE9">
      <w:pPr>
        <w:widowControl/>
        <w:pBdr>
          <w:top w:val="nil"/>
          <w:left w:val="nil"/>
          <w:bottom w:val="nil"/>
          <w:right w:val="nil"/>
          <w:between w:val="nil"/>
        </w:pBdr>
        <w:rPr>
          <w:lang w:val="en-GB"/>
        </w:rPr>
      </w:pPr>
    </w:p>
    <w:p w14:paraId="651AE887" w14:textId="51D90EB1" w:rsidR="004E7A5F" w:rsidRDefault="009C3DD0" w:rsidP="003E5EE9">
      <w:pPr>
        <w:widowControl/>
        <w:numPr>
          <w:ilvl w:val="2"/>
          <w:numId w:val="1"/>
        </w:numPr>
        <w:pBdr>
          <w:top w:val="nil"/>
          <w:left w:val="nil"/>
          <w:bottom w:val="nil"/>
          <w:right w:val="nil"/>
          <w:between w:val="nil"/>
        </w:pBdr>
        <w:ind w:left="0" w:firstLine="0"/>
        <w:rPr>
          <w:lang w:val="en-GB"/>
        </w:rPr>
      </w:pPr>
      <w:r w:rsidRPr="000C7A08">
        <w:rPr>
          <w:lang w:val="en-GB"/>
        </w:rPr>
        <w:t>After the period of OGD, replace the HBSSglu- medium with the appropriate culture medium for the remaining procedures.</w:t>
      </w:r>
    </w:p>
    <w:p w14:paraId="0F1585F4" w14:textId="77777777" w:rsidR="003E5EE9" w:rsidRPr="000C7A08" w:rsidRDefault="003E5EE9" w:rsidP="003E5EE9">
      <w:pPr>
        <w:widowControl/>
        <w:pBdr>
          <w:top w:val="nil"/>
          <w:left w:val="nil"/>
          <w:bottom w:val="nil"/>
          <w:right w:val="nil"/>
          <w:between w:val="nil"/>
        </w:pBdr>
        <w:rPr>
          <w:lang w:val="en-GB"/>
        </w:rPr>
      </w:pPr>
    </w:p>
    <w:p w14:paraId="526D2AFD" w14:textId="5E5AA973" w:rsidR="003E5EE9" w:rsidRDefault="00F6663C" w:rsidP="003E5EE9">
      <w:pPr>
        <w:rPr>
          <w:lang w:val="en-GB"/>
        </w:rPr>
      </w:pPr>
      <w:r w:rsidRPr="00F6663C">
        <w:rPr>
          <w:lang w:val="en-GB"/>
        </w:rPr>
        <w:t>NOTE:</w:t>
      </w:r>
      <w:r w:rsidR="009C3DD0" w:rsidRPr="000C7A08">
        <w:rPr>
          <w:b/>
          <w:lang w:val="en-GB"/>
        </w:rPr>
        <w:t xml:space="preserve"> </w:t>
      </w:r>
      <w:r w:rsidR="009C3DD0" w:rsidRPr="000C7A08">
        <w:rPr>
          <w:lang w:val="en-GB"/>
        </w:rPr>
        <w:t xml:space="preserve">The OGD experiment aims to simulate the </w:t>
      </w:r>
      <w:r w:rsidR="008E4682" w:rsidRPr="008E4682">
        <w:rPr>
          <w:lang w:val="en-GB"/>
        </w:rPr>
        <w:t xml:space="preserve">in vitro </w:t>
      </w:r>
      <w:r w:rsidR="009C3DD0" w:rsidRPr="000C7A08">
        <w:rPr>
          <w:lang w:val="en-GB"/>
        </w:rPr>
        <w:t xml:space="preserve">conditions that the cells suffer during an ischemic event, so it is important to certify that </w:t>
      </w:r>
      <w:r w:rsidR="004E1CC0" w:rsidRPr="000C7A08">
        <w:rPr>
          <w:lang w:val="en-GB"/>
        </w:rPr>
        <w:t>all</w:t>
      </w:r>
      <w:r w:rsidR="009C3DD0" w:rsidRPr="000C7A08">
        <w:rPr>
          <w:lang w:val="en-GB"/>
        </w:rPr>
        <w:t xml:space="preserve"> the </w:t>
      </w:r>
      <w:r w:rsidR="001B627D" w:rsidRPr="000C7A08">
        <w:rPr>
          <w:lang w:val="en-GB"/>
        </w:rPr>
        <w:t xml:space="preserve">media used previously is </w:t>
      </w:r>
      <w:r w:rsidR="009C3DD0" w:rsidRPr="000C7A08">
        <w:rPr>
          <w:lang w:val="en-GB"/>
        </w:rPr>
        <w:t xml:space="preserve">removed. </w:t>
      </w:r>
    </w:p>
    <w:p w14:paraId="57239717" w14:textId="77777777" w:rsidR="003E5EE9" w:rsidRPr="000C7A08" w:rsidRDefault="003E5EE9" w:rsidP="003E5EE9">
      <w:pPr>
        <w:rPr>
          <w:lang w:val="en-GB"/>
        </w:rPr>
      </w:pPr>
    </w:p>
    <w:p w14:paraId="57231FCD" w14:textId="750B2A85" w:rsidR="001E10AB" w:rsidRPr="003E5EE9" w:rsidRDefault="001E10AB" w:rsidP="003E5EE9">
      <w:pPr>
        <w:keepNext/>
        <w:keepLines/>
        <w:numPr>
          <w:ilvl w:val="0"/>
          <w:numId w:val="1"/>
        </w:numPr>
        <w:pBdr>
          <w:top w:val="nil"/>
          <w:left w:val="nil"/>
          <w:bottom w:val="nil"/>
          <w:right w:val="nil"/>
          <w:between w:val="nil"/>
        </w:pBdr>
        <w:ind w:left="0" w:firstLine="0"/>
        <w:rPr>
          <w:b/>
          <w:color w:val="366091"/>
          <w:lang w:val="en-GB"/>
        </w:rPr>
      </w:pPr>
      <w:r w:rsidRPr="000C7A08">
        <w:rPr>
          <w:b/>
          <w:lang w:val="en-GB"/>
        </w:rPr>
        <w:t>Immunocytochemistry assay</w:t>
      </w:r>
    </w:p>
    <w:p w14:paraId="486B3949" w14:textId="77777777" w:rsidR="003E5EE9" w:rsidRPr="000C7A08" w:rsidRDefault="003E5EE9" w:rsidP="003E5EE9">
      <w:pPr>
        <w:keepNext/>
        <w:keepLines/>
        <w:pBdr>
          <w:top w:val="nil"/>
          <w:left w:val="nil"/>
          <w:bottom w:val="nil"/>
          <w:right w:val="nil"/>
          <w:between w:val="nil"/>
        </w:pBdr>
        <w:rPr>
          <w:b/>
          <w:color w:val="366091"/>
          <w:lang w:val="en-GB"/>
        </w:rPr>
      </w:pPr>
    </w:p>
    <w:p w14:paraId="0EC4D647" w14:textId="67C53227" w:rsidR="003E5EE9" w:rsidRPr="003E5EE9" w:rsidRDefault="003E5EE9" w:rsidP="003E5EE9">
      <w:pPr>
        <w:rPr>
          <w:bCs/>
          <w:lang w:val="en-GB"/>
        </w:rPr>
      </w:pPr>
      <w:r>
        <w:rPr>
          <w:bCs/>
          <w:lang w:val="en-GB"/>
        </w:rPr>
        <w:t xml:space="preserve">NOTE: </w:t>
      </w:r>
      <w:r w:rsidRPr="003E5EE9">
        <w:rPr>
          <w:bCs/>
          <w:lang w:val="en-GB"/>
        </w:rPr>
        <w:t>Perform the</w:t>
      </w:r>
      <w:r w:rsidR="00FD695A" w:rsidRPr="003E5EE9">
        <w:rPr>
          <w:bCs/>
          <w:lang w:val="en-GB"/>
        </w:rPr>
        <w:t xml:space="preserve"> i</w:t>
      </w:r>
      <w:r w:rsidR="002F5856" w:rsidRPr="003E5EE9">
        <w:rPr>
          <w:bCs/>
          <w:lang w:val="en-GB"/>
        </w:rPr>
        <w:t>mmunocytochemistry assay as previously described</w:t>
      </w:r>
      <w:r w:rsidR="003C1099" w:rsidRPr="003E5EE9">
        <w:rPr>
          <w:bCs/>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3C1099" w:rsidRPr="003E5EE9">
        <w:rPr>
          <w:bCs/>
          <w:lang w:val="en-GB"/>
        </w:rPr>
        <w:instrText xml:space="preserve"> ADDIN EN.CITE </w:instrText>
      </w:r>
      <w:r w:rsidR="003C1099" w:rsidRPr="003E5EE9">
        <w:rPr>
          <w:bCs/>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3C1099" w:rsidRPr="003E5EE9">
        <w:rPr>
          <w:bCs/>
          <w:lang w:val="en-GB"/>
        </w:rPr>
        <w:instrText xml:space="preserve"> ADDIN EN.CITE.DATA </w:instrText>
      </w:r>
      <w:r w:rsidR="003C1099" w:rsidRPr="000C7A08">
        <w:rPr>
          <w:lang w:val="en-GB"/>
        </w:rPr>
      </w:r>
      <w:r w:rsidR="003C1099" w:rsidRPr="003E5EE9">
        <w:rPr>
          <w:bCs/>
          <w:lang w:val="en-GB"/>
        </w:rPr>
        <w:fldChar w:fldCharType="end"/>
      </w:r>
      <w:r w:rsidR="003C1099" w:rsidRPr="000C7A08">
        <w:rPr>
          <w:lang w:val="en-GB"/>
        </w:rPr>
      </w:r>
      <w:r w:rsidR="003C1099" w:rsidRPr="003E5EE9">
        <w:rPr>
          <w:bCs/>
          <w:lang w:val="en-GB"/>
        </w:rPr>
        <w:fldChar w:fldCharType="separate"/>
      </w:r>
      <w:r w:rsidR="003C1099" w:rsidRPr="003E5EE9">
        <w:rPr>
          <w:bCs/>
          <w:noProof/>
          <w:vertAlign w:val="superscript"/>
          <w:lang w:val="en-GB"/>
        </w:rPr>
        <w:t>5</w:t>
      </w:r>
      <w:r w:rsidR="003C1099" w:rsidRPr="003E5EE9">
        <w:rPr>
          <w:bCs/>
          <w:lang w:val="en-GB"/>
        </w:rPr>
        <w:fldChar w:fldCharType="end"/>
      </w:r>
      <w:r w:rsidR="003C1099" w:rsidRPr="003E5EE9">
        <w:rPr>
          <w:bCs/>
          <w:color w:val="auto"/>
          <w:lang w:val="en-GB"/>
        </w:rPr>
        <w:t xml:space="preserve">. </w:t>
      </w:r>
    </w:p>
    <w:p w14:paraId="373718ED" w14:textId="77777777" w:rsidR="003E5EE9" w:rsidRPr="003E5EE9" w:rsidRDefault="003E5EE9" w:rsidP="003E5EE9">
      <w:pPr>
        <w:pStyle w:val="ListParagraph"/>
        <w:ind w:left="0"/>
        <w:rPr>
          <w:bCs/>
          <w:lang w:val="en-GB"/>
        </w:rPr>
      </w:pPr>
    </w:p>
    <w:p w14:paraId="0E674B36" w14:textId="77777777" w:rsidR="003E5EE9" w:rsidRDefault="002F5856" w:rsidP="003E5EE9">
      <w:pPr>
        <w:pStyle w:val="ListParagraph"/>
        <w:numPr>
          <w:ilvl w:val="1"/>
          <w:numId w:val="1"/>
        </w:numPr>
        <w:ind w:left="0" w:firstLine="0"/>
        <w:rPr>
          <w:bCs/>
          <w:lang w:val="en-GB"/>
        </w:rPr>
      </w:pPr>
      <w:r w:rsidRPr="003E5EE9">
        <w:rPr>
          <w:bCs/>
          <w:color w:val="auto"/>
          <w:lang w:val="en-GB"/>
        </w:rPr>
        <w:t xml:space="preserve">Briefly, to characterize the different cortical cultures, </w:t>
      </w:r>
      <w:r w:rsidR="003E5EE9">
        <w:rPr>
          <w:bCs/>
          <w:color w:val="auto"/>
          <w:lang w:val="en-GB"/>
        </w:rPr>
        <w:t xml:space="preserve">incubate </w:t>
      </w:r>
      <w:r w:rsidRPr="003E5EE9">
        <w:rPr>
          <w:bCs/>
          <w:color w:val="auto"/>
          <w:lang w:val="en-GB"/>
        </w:rPr>
        <w:t xml:space="preserve">the cells </w:t>
      </w:r>
      <w:r w:rsidR="00397214" w:rsidRPr="003E5EE9">
        <w:rPr>
          <w:bCs/>
          <w:color w:val="auto"/>
          <w:lang w:val="en-GB"/>
        </w:rPr>
        <w:t>overnight</w:t>
      </w:r>
      <w:r w:rsidR="007B2062" w:rsidRPr="003E5EE9">
        <w:rPr>
          <w:bCs/>
          <w:color w:val="auto"/>
          <w:lang w:val="en-GB"/>
        </w:rPr>
        <w:t xml:space="preserve"> at 4</w:t>
      </w:r>
      <w:r w:rsidR="007C21EE" w:rsidRPr="003E5EE9">
        <w:rPr>
          <w:bCs/>
          <w:color w:val="auto"/>
          <w:lang w:val="en-GB"/>
        </w:rPr>
        <w:t xml:space="preserve"> </w:t>
      </w:r>
      <w:r w:rsidR="007B2062" w:rsidRPr="003E5EE9">
        <w:rPr>
          <w:bCs/>
          <w:color w:val="auto"/>
          <w:lang w:val="en-GB"/>
        </w:rPr>
        <w:t xml:space="preserve">°C </w:t>
      </w:r>
      <w:r w:rsidR="00223293" w:rsidRPr="003E5EE9">
        <w:rPr>
          <w:bCs/>
          <w:color w:val="auto"/>
          <w:lang w:val="en-GB"/>
        </w:rPr>
        <w:t>with</w:t>
      </w:r>
      <w:r w:rsidR="00223293" w:rsidRPr="003E5EE9">
        <w:rPr>
          <w:bCs/>
          <w:lang w:val="en-GB"/>
        </w:rPr>
        <w:t xml:space="preserve"> </w:t>
      </w:r>
      <w:r w:rsidRPr="003E5EE9">
        <w:rPr>
          <w:bCs/>
          <w:lang w:val="en-GB"/>
        </w:rPr>
        <w:t>rabbit anti-GFAP</w:t>
      </w:r>
      <w:r w:rsidR="00223293" w:rsidRPr="003E5EE9">
        <w:rPr>
          <w:bCs/>
          <w:lang w:val="en-GB"/>
        </w:rPr>
        <w:t xml:space="preserve"> (</w:t>
      </w:r>
      <w:r w:rsidRPr="003E5EE9">
        <w:rPr>
          <w:bCs/>
          <w:lang w:val="en-GB"/>
        </w:rPr>
        <w:t xml:space="preserve">1:2000) and </w:t>
      </w:r>
      <w:r w:rsidR="00223293" w:rsidRPr="003E5EE9">
        <w:rPr>
          <w:bCs/>
          <w:lang w:val="en-GB"/>
        </w:rPr>
        <w:t xml:space="preserve">mouse </w:t>
      </w:r>
      <w:r w:rsidRPr="003E5EE9">
        <w:rPr>
          <w:bCs/>
          <w:lang w:val="en-GB"/>
        </w:rPr>
        <w:t>anti-microtubule-associated protein 2</w:t>
      </w:r>
      <w:r w:rsidR="008E6F3F" w:rsidRPr="003E5EE9">
        <w:rPr>
          <w:bCs/>
          <w:lang w:val="en-GB"/>
        </w:rPr>
        <w:t xml:space="preserve"> (</w:t>
      </w:r>
      <w:r w:rsidRPr="003E5EE9">
        <w:rPr>
          <w:bCs/>
          <w:lang w:val="en-GB"/>
        </w:rPr>
        <w:t>MAP2</w:t>
      </w:r>
      <w:r w:rsidR="008E6F3F" w:rsidRPr="003E5EE9">
        <w:rPr>
          <w:bCs/>
          <w:lang w:val="en-GB"/>
        </w:rPr>
        <w:t xml:space="preserve">; </w:t>
      </w:r>
      <w:r w:rsidRPr="003E5EE9">
        <w:rPr>
          <w:bCs/>
          <w:lang w:val="en-GB"/>
        </w:rPr>
        <w:t>1:500)</w:t>
      </w:r>
      <w:r w:rsidR="00A1294F" w:rsidRPr="003E5EE9">
        <w:rPr>
          <w:bCs/>
          <w:lang w:val="en-GB"/>
        </w:rPr>
        <w:t>; and t</w:t>
      </w:r>
      <w:r w:rsidR="00397214" w:rsidRPr="003E5EE9">
        <w:rPr>
          <w:bCs/>
          <w:lang w:val="en-GB"/>
        </w:rPr>
        <w:t xml:space="preserve">hen 1 h at room temperature </w:t>
      </w:r>
      <w:r w:rsidRPr="003E5EE9">
        <w:rPr>
          <w:bCs/>
          <w:lang w:val="en-GB"/>
        </w:rPr>
        <w:t xml:space="preserve">with </w:t>
      </w:r>
      <w:r w:rsidR="00397214" w:rsidRPr="003E5EE9">
        <w:rPr>
          <w:bCs/>
          <w:lang w:val="en-GB"/>
        </w:rPr>
        <w:t xml:space="preserve">the following </w:t>
      </w:r>
      <w:r w:rsidRPr="003E5EE9">
        <w:rPr>
          <w:bCs/>
          <w:lang w:val="en-GB"/>
        </w:rPr>
        <w:t xml:space="preserve">secondary antibodies: anti-rabbit conjugated to Alexa Fluor </w:t>
      </w:r>
      <w:r w:rsidR="00397214" w:rsidRPr="003E5EE9">
        <w:rPr>
          <w:bCs/>
          <w:lang w:val="en-GB"/>
        </w:rPr>
        <w:t>546</w:t>
      </w:r>
      <w:r w:rsidR="006D2EEB" w:rsidRPr="003E5EE9">
        <w:rPr>
          <w:bCs/>
          <w:lang w:val="en-GB"/>
        </w:rPr>
        <w:t xml:space="preserve"> </w:t>
      </w:r>
      <w:r w:rsidR="00397214" w:rsidRPr="003E5EE9">
        <w:rPr>
          <w:bCs/>
          <w:lang w:val="en-GB"/>
        </w:rPr>
        <w:t>and</w:t>
      </w:r>
      <w:r w:rsidRPr="003E5EE9">
        <w:rPr>
          <w:bCs/>
          <w:lang w:val="en-GB"/>
        </w:rPr>
        <w:t xml:space="preserve"> anti-mouse conjugated to Alexa Fluor </w:t>
      </w:r>
      <w:r w:rsidR="00397214" w:rsidRPr="003E5EE9">
        <w:rPr>
          <w:bCs/>
          <w:lang w:val="en-GB"/>
        </w:rPr>
        <w:t>488</w:t>
      </w:r>
      <w:r w:rsidR="00A1294F" w:rsidRPr="003E5EE9">
        <w:rPr>
          <w:bCs/>
          <w:lang w:val="en-GB"/>
        </w:rPr>
        <w:t>, both at 1:1000 dilution</w:t>
      </w:r>
      <w:r w:rsidRPr="003E5EE9">
        <w:rPr>
          <w:bCs/>
          <w:lang w:val="en-GB"/>
        </w:rPr>
        <w:t xml:space="preserve">. </w:t>
      </w:r>
    </w:p>
    <w:p w14:paraId="0249C67D" w14:textId="3A165B7A" w:rsidR="003E5EE9" w:rsidRDefault="003E5EE9" w:rsidP="003E5EE9">
      <w:pPr>
        <w:pStyle w:val="ListParagraph"/>
        <w:numPr>
          <w:ilvl w:val="1"/>
          <w:numId w:val="1"/>
        </w:numPr>
        <w:ind w:left="0" w:firstLine="0"/>
        <w:rPr>
          <w:bCs/>
          <w:lang w:val="en-GB"/>
        </w:rPr>
      </w:pPr>
      <w:r>
        <w:rPr>
          <w:bCs/>
          <w:color w:val="auto"/>
          <w:lang w:val="en-GB"/>
        </w:rPr>
        <w:lastRenderedPageBreak/>
        <w:t>Label th</w:t>
      </w:r>
      <w:r w:rsidR="00041BA2" w:rsidRPr="003E5EE9">
        <w:rPr>
          <w:bCs/>
          <w:lang w:val="en-GB"/>
        </w:rPr>
        <w:t xml:space="preserve">e cell </w:t>
      </w:r>
      <w:r w:rsidR="002F5856" w:rsidRPr="003E5EE9">
        <w:rPr>
          <w:bCs/>
          <w:lang w:val="en-GB"/>
        </w:rPr>
        <w:t>nuclei</w:t>
      </w:r>
      <w:r w:rsidR="00041BA2" w:rsidRPr="003E5EE9">
        <w:rPr>
          <w:bCs/>
          <w:lang w:val="en-GB"/>
        </w:rPr>
        <w:t xml:space="preserve"> by incubation </w:t>
      </w:r>
      <w:r w:rsidR="002F5856" w:rsidRPr="003E5EE9">
        <w:rPr>
          <w:bCs/>
          <w:lang w:val="en-GB"/>
        </w:rPr>
        <w:t>with 2</w:t>
      </w:r>
      <w:r w:rsidR="00A1294F" w:rsidRPr="003E5EE9">
        <w:rPr>
          <w:bCs/>
          <w:lang w:val="en-GB"/>
        </w:rPr>
        <w:t xml:space="preserve"> µ</w:t>
      </w:r>
      <w:r w:rsidR="002F5856" w:rsidRPr="003E5EE9">
        <w:rPr>
          <w:bCs/>
          <w:lang w:val="en-GB"/>
        </w:rPr>
        <w:t>M Hoechst 33342</w:t>
      </w:r>
      <w:r w:rsidR="00041BA2" w:rsidRPr="003E5EE9">
        <w:rPr>
          <w:bCs/>
          <w:lang w:val="en-GB"/>
        </w:rPr>
        <w:t xml:space="preserve"> for 10 min at room temperature</w:t>
      </w:r>
      <w:r w:rsidR="00871F23" w:rsidRPr="003E5EE9">
        <w:rPr>
          <w:bCs/>
          <w:lang w:val="en-GB"/>
        </w:rPr>
        <w:t xml:space="preserve">. </w:t>
      </w:r>
    </w:p>
    <w:p w14:paraId="06C0368F" w14:textId="77777777" w:rsidR="003E5EE9" w:rsidRDefault="003E5EE9" w:rsidP="003E5EE9">
      <w:pPr>
        <w:pStyle w:val="ListParagraph"/>
        <w:ind w:left="0"/>
        <w:rPr>
          <w:bCs/>
          <w:lang w:val="en-GB"/>
        </w:rPr>
      </w:pPr>
    </w:p>
    <w:p w14:paraId="4FF9257A" w14:textId="04E722B0" w:rsidR="001E10AB" w:rsidRDefault="003E5EE9" w:rsidP="003E5EE9">
      <w:pPr>
        <w:pStyle w:val="ListParagraph"/>
        <w:numPr>
          <w:ilvl w:val="1"/>
          <w:numId w:val="1"/>
        </w:numPr>
        <w:ind w:left="0" w:firstLine="0"/>
        <w:rPr>
          <w:bCs/>
          <w:lang w:val="en-GB"/>
        </w:rPr>
      </w:pPr>
      <w:r>
        <w:rPr>
          <w:bCs/>
          <w:color w:val="auto"/>
          <w:lang w:val="en-GB"/>
        </w:rPr>
        <w:t>Mount c</w:t>
      </w:r>
      <w:r w:rsidR="002F5856" w:rsidRPr="003E5EE9">
        <w:rPr>
          <w:bCs/>
          <w:lang w:val="en-GB"/>
        </w:rPr>
        <w:t xml:space="preserve">overslips in </w:t>
      </w:r>
      <w:r w:rsidRPr="003E5EE9">
        <w:rPr>
          <w:bCs/>
          <w:lang w:val="en-GB"/>
        </w:rPr>
        <w:t xml:space="preserve">fluorescence mounting medium </w:t>
      </w:r>
      <w:r w:rsidR="002F5856" w:rsidRPr="003E5EE9">
        <w:rPr>
          <w:bCs/>
          <w:lang w:val="en-GB"/>
        </w:rPr>
        <w:t xml:space="preserve">and </w:t>
      </w:r>
      <w:r>
        <w:rPr>
          <w:bCs/>
          <w:lang w:val="en-GB"/>
        </w:rPr>
        <w:t xml:space="preserve">acquire </w:t>
      </w:r>
      <w:r w:rsidR="002F5856" w:rsidRPr="003E5EE9">
        <w:rPr>
          <w:bCs/>
          <w:lang w:val="en-GB"/>
        </w:rPr>
        <w:t xml:space="preserve">images on an epifluorescence microscope </w:t>
      </w:r>
      <w:r w:rsidR="002A37F4" w:rsidRPr="003E5EE9">
        <w:rPr>
          <w:bCs/>
          <w:lang w:val="en-GB"/>
        </w:rPr>
        <w:t>with a 63x magnification.</w:t>
      </w:r>
    </w:p>
    <w:p w14:paraId="5CB89EBE" w14:textId="77777777" w:rsidR="003E5EE9" w:rsidRPr="003E5EE9" w:rsidRDefault="003E5EE9" w:rsidP="003E5EE9">
      <w:pPr>
        <w:pStyle w:val="ListParagraph"/>
        <w:ind w:left="0"/>
        <w:rPr>
          <w:bCs/>
          <w:lang w:val="en-GB"/>
        </w:rPr>
      </w:pPr>
    </w:p>
    <w:p w14:paraId="66D4BDFD" w14:textId="26446A13" w:rsidR="00DE2A66" w:rsidRPr="000C7A08" w:rsidRDefault="00DE2A66" w:rsidP="003E5EE9">
      <w:pPr>
        <w:keepNext/>
        <w:keepLines/>
        <w:numPr>
          <w:ilvl w:val="0"/>
          <w:numId w:val="1"/>
        </w:numPr>
        <w:pBdr>
          <w:top w:val="nil"/>
          <w:left w:val="nil"/>
          <w:bottom w:val="nil"/>
          <w:right w:val="nil"/>
          <w:between w:val="nil"/>
        </w:pBdr>
        <w:ind w:left="0" w:firstLine="0"/>
        <w:rPr>
          <w:b/>
          <w:color w:val="366091"/>
          <w:lang w:val="en-GB"/>
        </w:rPr>
      </w:pPr>
      <w:r w:rsidRPr="000C7A08">
        <w:rPr>
          <w:b/>
          <w:lang w:val="en-GB"/>
        </w:rPr>
        <w:t>Statistical analysis</w:t>
      </w:r>
    </w:p>
    <w:p w14:paraId="2D6523BE" w14:textId="77777777" w:rsidR="003E5EE9" w:rsidRDefault="003E5EE9" w:rsidP="003E5EE9">
      <w:pPr>
        <w:rPr>
          <w:bCs/>
          <w:lang w:val="en-GB"/>
        </w:rPr>
      </w:pPr>
    </w:p>
    <w:p w14:paraId="3DCE2A06" w14:textId="4431AD5E" w:rsidR="003E5EE9" w:rsidRDefault="003E5EE9" w:rsidP="003E5EE9">
      <w:pPr>
        <w:pStyle w:val="ListParagraph"/>
        <w:numPr>
          <w:ilvl w:val="1"/>
          <w:numId w:val="1"/>
        </w:numPr>
        <w:ind w:left="0" w:firstLine="0"/>
        <w:rPr>
          <w:bCs/>
          <w:lang w:val="en-GB"/>
        </w:rPr>
      </w:pPr>
      <w:r>
        <w:rPr>
          <w:bCs/>
          <w:lang w:val="en-GB"/>
        </w:rPr>
        <w:t>Express d</w:t>
      </w:r>
      <w:r w:rsidR="00DE2A66" w:rsidRPr="003E5EE9">
        <w:rPr>
          <w:bCs/>
          <w:lang w:val="en-GB"/>
        </w:rPr>
        <w:t xml:space="preserve">ata </w:t>
      </w:r>
      <w:r w:rsidR="00DE2A66" w:rsidRPr="003E5EE9">
        <w:rPr>
          <w:bCs/>
          <w:color w:val="auto"/>
          <w:lang w:val="en-GB"/>
        </w:rPr>
        <w:t>as</w:t>
      </w:r>
      <w:r w:rsidR="00D901D2" w:rsidRPr="003E5EE9">
        <w:rPr>
          <w:bCs/>
          <w:color w:val="auto"/>
          <w:lang w:val="en-GB"/>
        </w:rPr>
        <w:t xml:space="preserve"> percentage of</w:t>
      </w:r>
      <w:r w:rsidR="00DE2A66" w:rsidRPr="003E5EE9">
        <w:rPr>
          <w:bCs/>
          <w:color w:val="auto"/>
          <w:lang w:val="en-GB"/>
        </w:rPr>
        <w:t xml:space="preserve"> number of </w:t>
      </w:r>
      <w:r w:rsidR="00A90F3B" w:rsidRPr="003E5EE9">
        <w:rPr>
          <w:bCs/>
          <w:color w:val="auto"/>
          <w:lang w:val="en-GB"/>
        </w:rPr>
        <w:t xml:space="preserve">total </w:t>
      </w:r>
      <w:r w:rsidR="00DE2A66" w:rsidRPr="003E5EE9">
        <w:rPr>
          <w:bCs/>
          <w:color w:val="auto"/>
          <w:lang w:val="en-GB"/>
        </w:rPr>
        <w:t xml:space="preserve">cells or as a percentage of control conditions </w:t>
      </w:r>
      <w:r w:rsidR="00DE2A66" w:rsidRPr="003E5EE9">
        <w:rPr>
          <w:bCs/>
          <w:lang w:val="en-GB"/>
        </w:rPr>
        <w:t xml:space="preserve">and presented </w:t>
      </w:r>
      <w:r w:rsidR="00DE2A66" w:rsidRPr="003E5EE9">
        <w:rPr>
          <w:bCs/>
          <w:color w:val="auto"/>
          <w:lang w:val="en-GB"/>
        </w:rPr>
        <w:t>as</w:t>
      </w:r>
      <w:r w:rsidR="00DA6215" w:rsidRPr="003E5EE9">
        <w:rPr>
          <w:bCs/>
          <w:color w:val="auto"/>
          <w:lang w:val="en-GB"/>
        </w:rPr>
        <w:t xml:space="preserve"> </w:t>
      </w:r>
      <w:r w:rsidR="00DE2A66" w:rsidRPr="003E5EE9">
        <w:rPr>
          <w:bCs/>
          <w:color w:val="auto"/>
          <w:lang w:val="en-GB"/>
        </w:rPr>
        <w:t>± standard error of the mean (SEM)</w:t>
      </w:r>
      <w:r w:rsidR="00DE2A66" w:rsidRPr="003E5EE9">
        <w:rPr>
          <w:color w:val="auto"/>
          <w:lang w:val="en-GB"/>
        </w:rPr>
        <w:t xml:space="preserve"> </w:t>
      </w:r>
      <w:r w:rsidR="00DE2A66" w:rsidRPr="003E5EE9">
        <w:rPr>
          <w:bCs/>
          <w:lang w:val="en-GB"/>
        </w:rPr>
        <w:t xml:space="preserve">of at least 3 independent experiments performed in triplicate. </w:t>
      </w:r>
    </w:p>
    <w:p w14:paraId="40D4C7F0" w14:textId="77777777" w:rsidR="003E5EE9" w:rsidRDefault="003E5EE9" w:rsidP="003E5EE9">
      <w:pPr>
        <w:pStyle w:val="ListParagraph"/>
        <w:ind w:left="0"/>
        <w:rPr>
          <w:bCs/>
          <w:lang w:val="en-GB"/>
        </w:rPr>
      </w:pPr>
    </w:p>
    <w:p w14:paraId="4D9554E7" w14:textId="1DF29900" w:rsidR="00DE2A66" w:rsidRPr="003E5EE9" w:rsidRDefault="003E5EE9" w:rsidP="003E5EE9">
      <w:pPr>
        <w:pStyle w:val="ListParagraph"/>
        <w:numPr>
          <w:ilvl w:val="1"/>
          <w:numId w:val="1"/>
        </w:numPr>
        <w:ind w:left="0" w:firstLine="0"/>
        <w:rPr>
          <w:bCs/>
          <w:lang w:val="en-GB"/>
        </w:rPr>
      </w:pPr>
      <w:r>
        <w:rPr>
          <w:bCs/>
          <w:lang w:val="en-GB"/>
        </w:rPr>
        <w:t>Perform s</w:t>
      </w:r>
      <w:r w:rsidR="00DE2A66" w:rsidRPr="003E5EE9">
        <w:rPr>
          <w:bCs/>
          <w:lang w:val="en-GB"/>
        </w:rPr>
        <w:t xml:space="preserve">tatistical analysis </w:t>
      </w:r>
      <w:r w:rsidR="00235458" w:rsidRPr="003E5EE9">
        <w:rPr>
          <w:bCs/>
          <w:lang w:val="en-GB"/>
        </w:rPr>
        <w:t xml:space="preserve">with software </w:t>
      </w:r>
      <w:r w:rsidR="004B1C98" w:rsidRPr="003E5EE9">
        <w:rPr>
          <w:bCs/>
          <w:lang w:val="en-GB"/>
        </w:rPr>
        <w:t xml:space="preserve">(GraphPad Software Inc., San Diego, CA), using </w:t>
      </w:r>
      <w:r w:rsidR="00DE2A66" w:rsidRPr="003E5EE9">
        <w:rPr>
          <w:bCs/>
          <w:lang w:val="en-GB"/>
        </w:rPr>
        <w:t xml:space="preserve">the unpaired Student’s </w:t>
      </w:r>
      <w:r w:rsidR="00DE2A66" w:rsidRPr="003E5EE9">
        <w:rPr>
          <w:bCs/>
          <w:i/>
          <w:iCs/>
          <w:lang w:val="en-GB"/>
        </w:rPr>
        <w:t xml:space="preserve">t </w:t>
      </w:r>
      <w:r w:rsidR="00DE2A66" w:rsidRPr="003E5EE9">
        <w:rPr>
          <w:bCs/>
          <w:lang w:val="en-GB"/>
        </w:rPr>
        <w:t>test</w:t>
      </w:r>
      <w:r w:rsidR="004B1C98" w:rsidRPr="003E5EE9">
        <w:rPr>
          <w:bCs/>
          <w:lang w:val="en-GB"/>
        </w:rPr>
        <w:t xml:space="preserve">. </w:t>
      </w:r>
      <w:r w:rsidR="0001643E" w:rsidRPr="003E5EE9">
        <w:rPr>
          <w:bCs/>
          <w:lang w:val="en-GB"/>
        </w:rPr>
        <w:t xml:space="preserve">The </w:t>
      </w:r>
      <w:r w:rsidR="00DE2A66" w:rsidRPr="003E5EE9">
        <w:rPr>
          <w:bCs/>
          <w:lang w:val="en-GB"/>
        </w:rPr>
        <w:t xml:space="preserve">results were considered significant when values of </w:t>
      </w:r>
      <w:r w:rsidR="00120C58" w:rsidRPr="003E5EE9">
        <w:rPr>
          <w:bCs/>
          <w:lang w:val="en-GB"/>
        </w:rPr>
        <w:t>p</w:t>
      </w:r>
      <w:r w:rsidR="00DE2A66" w:rsidRPr="003E5EE9">
        <w:rPr>
          <w:bCs/>
          <w:lang w:val="en-GB"/>
        </w:rPr>
        <w:t xml:space="preserve"> &lt; 0.05. </w:t>
      </w:r>
    </w:p>
    <w:p w14:paraId="38DAA185" w14:textId="77777777" w:rsidR="004E7A5F" w:rsidRPr="000C7A08" w:rsidRDefault="004E7A5F" w:rsidP="003E5EE9">
      <w:pPr>
        <w:pBdr>
          <w:top w:val="nil"/>
          <w:left w:val="nil"/>
          <w:bottom w:val="nil"/>
          <w:right w:val="nil"/>
          <w:between w:val="nil"/>
        </w:pBdr>
        <w:rPr>
          <w:b/>
          <w:lang w:val="en-GB"/>
        </w:rPr>
      </w:pPr>
    </w:p>
    <w:p w14:paraId="36734C20" w14:textId="77777777" w:rsidR="004E7A5F" w:rsidRPr="000C7A08" w:rsidRDefault="009C3DD0" w:rsidP="003E5EE9">
      <w:pPr>
        <w:pBdr>
          <w:top w:val="nil"/>
          <w:left w:val="nil"/>
          <w:bottom w:val="nil"/>
          <w:right w:val="nil"/>
          <w:between w:val="nil"/>
        </w:pBdr>
        <w:rPr>
          <w:color w:val="808080"/>
          <w:lang w:val="en-GB"/>
        </w:rPr>
      </w:pPr>
      <w:r w:rsidRPr="000C7A08">
        <w:rPr>
          <w:b/>
          <w:lang w:val="en-GB"/>
        </w:rPr>
        <w:t xml:space="preserve">REPRESENTATIVE RESULTS: </w:t>
      </w:r>
    </w:p>
    <w:p w14:paraId="003C352E" w14:textId="69C5C855" w:rsidR="004E7A5F" w:rsidRDefault="00B10C6B" w:rsidP="003E5EE9">
      <w:pPr>
        <w:rPr>
          <w:lang w:val="en-GB"/>
        </w:rPr>
      </w:pPr>
      <w:r>
        <w:rPr>
          <w:lang w:val="en-GB"/>
        </w:rPr>
        <w:t>T</w:t>
      </w:r>
      <w:r w:rsidR="009C3DD0" w:rsidRPr="000C7A08">
        <w:rPr>
          <w:lang w:val="en-GB"/>
        </w:rPr>
        <w:t xml:space="preserve">o characterize </w:t>
      </w:r>
      <w:r w:rsidR="001B627D" w:rsidRPr="000C7A08">
        <w:rPr>
          <w:lang w:val="en-GB"/>
        </w:rPr>
        <w:t>the</w:t>
      </w:r>
      <w:r w:rsidR="009C3DD0" w:rsidRPr="000C7A08">
        <w:rPr>
          <w:lang w:val="en-GB"/>
        </w:rPr>
        <w:t xml:space="preserve"> culture</w:t>
      </w:r>
      <w:r w:rsidR="007A6965" w:rsidRPr="000C7A08">
        <w:rPr>
          <w:lang w:val="en-GB"/>
        </w:rPr>
        <w:t>s</w:t>
      </w:r>
      <w:r w:rsidR="009C3DD0" w:rsidRPr="000C7A08">
        <w:rPr>
          <w:lang w:val="en-GB"/>
        </w:rPr>
        <w:t xml:space="preserve">, immunocytochemistry to assess the number of cells that expressed GFAP or MAP2, </w:t>
      </w:r>
      <w:r w:rsidR="007A6965" w:rsidRPr="000C7A08">
        <w:rPr>
          <w:lang w:val="en-GB"/>
        </w:rPr>
        <w:t xml:space="preserve">widely used </w:t>
      </w:r>
      <w:r w:rsidR="009C3DD0" w:rsidRPr="000C7A08">
        <w:rPr>
          <w:lang w:val="en-GB"/>
        </w:rPr>
        <w:t xml:space="preserve">markers </w:t>
      </w:r>
      <w:r w:rsidR="001B627D" w:rsidRPr="000C7A08">
        <w:rPr>
          <w:lang w:val="en-GB"/>
        </w:rPr>
        <w:t>of</w:t>
      </w:r>
      <w:r w:rsidR="009C3DD0" w:rsidRPr="000C7A08">
        <w:rPr>
          <w:lang w:val="en-GB"/>
        </w:rPr>
        <w:t xml:space="preserve"> astrocy</w:t>
      </w:r>
      <w:r w:rsidR="007A6965" w:rsidRPr="000C7A08">
        <w:rPr>
          <w:lang w:val="en-GB"/>
        </w:rPr>
        <w:t>tes</w:t>
      </w:r>
      <w:r w:rsidR="009C3DD0" w:rsidRPr="000C7A08">
        <w:rPr>
          <w:lang w:val="en-GB"/>
        </w:rPr>
        <w:t xml:space="preserve"> and neuron</w:t>
      </w:r>
      <w:r w:rsidR="007A6965" w:rsidRPr="000C7A08">
        <w:rPr>
          <w:lang w:val="en-GB"/>
        </w:rPr>
        <w:t>s</w:t>
      </w:r>
      <w:r w:rsidR="009C3DD0" w:rsidRPr="000C7A08">
        <w:rPr>
          <w:lang w:val="en-GB"/>
        </w:rPr>
        <w:t xml:space="preserve"> (</w:t>
      </w:r>
      <w:r w:rsidR="009C3DD0" w:rsidRPr="00B10C6B">
        <w:rPr>
          <w:b/>
          <w:bCs/>
          <w:lang w:val="en-GB"/>
        </w:rPr>
        <w:t xml:space="preserve">Figure </w:t>
      </w:r>
      <w:r w:rsidR="00BE0B91" w:rsidRPr="00B10C6B">
        <w:rPr>
          <w:b/>
          <w:bCs/>
          <w:lang w:val="en-GB"/>
        </w:rPr>
        <w:t>2</w:t>
      </w:r>
      <w:r w:rsidR="009C3DD0" w:rsidRPr="000C7A08">
        <w:rPr>
          <w:lang w:val="en-GB"/>
        </w:rPr>
        <w:t>)</w:t>
      </w:r>
      <w:r w:rsidR="001B627D" w:rsidRPr="000C7A08">
        <w:rPr>
          <w:lang w:val="en-GB"/>
        </w:rPr>
        <w:t>, was performed in each type of cortical culture</w:t>
      </w:r>
      <w:r w:rsidR="009C3DD0" w:rsidRPr="000C7A08">
        <w:rPr>
          <w:lang w:val="en-GB"/>
        </w:rPr>
        <w:t xml:space="preserve">. This analysis revealed that </w:t>
      </w:r>
      <w:r w:rsidR="001B627D" w:rsidRPr="000C7A08">
        <w:rPr>
          <w:lang w:val="en-GB"/>
        </w:rPr>
        <w:t>astrocyte-enriched</w:t>
      </w:r>
      <w:r w:rsidR="009C3DD0" w:rsidRPr="000C7A08">
        <w:rPr>
          <w:lang w:val="en-GB"/>
        </w:rPr>
        <w:t xml:space="preserve"> culture</w:t>
      </w:r>
      <w:r w:rsidR="001B627D" w:rsidRPr="000C7A08">
        <w:rPr>
          <w:lang w:val="en-GB"/>
        </w:rPr>
        <w:t>s</w:t>
      </w:r>
      <w:r w:rsidR="009C3DD0" w:rsidRPr="000C7A08">
        <w:rPr>
          <w:lang w:val="en-GB"/>
        </w:rPr>
        <w:t xml:space="preserve"> </w:t>
      </w:r>
      <w:r w:rsidR="007A6965" w:rsidRPr="000C7A08">
        <w:rPr>
          <w:lang w:val="en-GB"/>
        </w:rPr>
        <w:t>presented</w:t>
      </w:r>
      <w:r w:rsidR="009C3DD0" w:rsidRPr="000C7A08">
        <w:rPr>
          <w:lang w:val="en-GB"/>
        </w:rPr>
        <w:t xml:space="preserve"> 97% of the cells expressing GFAP (</w:t>
      </w:r>
      <w:r w:rsidR="009C3DD0" w:rsidRPr="00B10C6B">
        <w:rPr>
          <w:b/>
          <w:bCs/>
          <w:color w:val="auto"/>
          <w:lang w:val="en-GB"/>
        </w:rPr>
        <w:t>Figure</w:t>
      </w:r>
      <w:r w:rsidR="00FA5D4C" w:rsidRPr="00B10C6B">
        <w:rPr>
          <w:b/>
          <w:bCs/>
          <w:color w:val="auto"/>
          <w:lang w:val="en-GB"/>
        </w:rPr>
        <w:t xml:space="preserve"> </w:t>
      </w:r>
      <w:r w:rsidR="00BE0B91" w:rsidRPr="00B10C6B">
        <w:rPr>
          <w:b/>
          <w:bCs/>
          <w:color w:val="auto"/>
          <w:lang w:val="en-GB"/>
        </w:rPr>
        <w:t>2</w:t>
      </w:r>
      <w:r w:rsidR="00FA5D4C" w:rsidRPr="00B10C6B">
        <w:rPr>
          <w:b/>
          <w:bCs/>
          <w:color w:val="auto"/>
          <w:lang w:val="en-GB"/>
        </w:rPr>
        <w:t>A</w:t>
      </w:r>
      <w:r w:rsidR="009C3DD0" w:rsidRPr="000C7A08">
        <w:rPr>
          <w:color w:val="auto"/>
          <w:lang w:val="en-GB"/>
        </w:rPr>
        <w:t xml:space="preserve">). </w:t>
      </w:r>
      <w:r w:rsidR="009C3DD0" w:rsidRPr="000C7A08">
        <w:rPr>
          <w:lang w:val="en-GB"/>
        </w:rPr>
        <w:t>Regarding the neuron-enriched culture 78% of the cells express</w:t>
      </w:r>
      <w:r w:rsidR="001B627D" w:rsidRPr="000C7A08">
        <w:rPr>
          <w:lang w:val="en-GB"/>
        </w:rPr>
        <w:t>ed</w:t>
      </w:r>
      <w:r w:rsidR="009C3DD0" w:rsidRPr="000C7A08">
        <w:rPr>
          <w:lang w:val="en-GB"/>
        </w:rPr>
        <w:t xml:space="preserve"> MAP2,</w:t>
      </w:r>
      <w:r w:rsidR="001B627D" w:rsidRPr="000C7A08">
        <w:rPr>
          <w:lang w:val="en-GB"/>
        </w:rPr>
        <w:t xml:space="preserve"> </w:t>
      </w:r>
      <w:r w:rsidR="00847518" w:rsidRPr="000C7A08">
        <w:rPr>
          <w:lang w:val="en-GB"/>
        </w:rPr>
        <w:t xml:space="preserve">4% of the cells expressed GFAP, and </w:t>
      </w:r>
      <w:r w:rsidR="009C3DD0" w:rsidRPr="000C7A08">
        <w:rPr>
          <w:lang w:val="en-GB"/>
        </w:rPr>
        <w:t xml:space="preserve">18% of </w:t>
      </w:r>
      <w:r w:rsidR="001B627D" w:rsidRPr="000C7A08">
        <w:rPr>
          <w:lang w:val="en-GB"/>
        </w:rPr>
        <w:t xml:space="preserve">the cells were </w:t>
      </w:r>
      <w:r w:rsidR="00934A1A" w:rsidRPr="000C7A08">
        <w:rPr>
          <w:lang w:val="en-GB"/>
        </w:rPr>
        <w:t xml:space="preserve">both </w:t>
      </w:r>
      <w:r w:rsidR="009C3DD0" w:rsidRPr="000C7A08">
        <w:rPr>
          <w:lang w:val="en-GB"/>
        </w:rPr>
        <w:t>GFAP and MAP2-negative</w:t>
      </w:r>
      <w:r w:rsidR="001B627D" w:rsidRPr="000C7A08">
        <w:rPr>
          <w:lang w:val="en-GB"/>
        </w:rPr>
        <w:t xml:space="preserve"> </w:t>
      </w:r>
      <w:r w:rsidR="009C3DD0" w:rsidRPr="000C7A08">
        <w:rPr>
          <w:lang w:val="en-GB"/>
        </w:rPr>
        <w:t>(</w:t>
      </w:r>
      <w:r w:rsidR="009C3DD0" w:rsidRPr="00B10C6B">
        <w:rPr>
          <w:b/>
          <w:bCs/>
          <w:lang w:val="en-GB"/>
        </w:rPr>
        <w:t>Figur</w:t>
      </w:r>
      <w:r w:rsidR="00A92B92" w:rsidRPr="00B10C6B">
        <w:rPr>
          <w:b/>
          <w:bCs/>
          <w:lang w:val="en-GB"/>
        </w:rPr>
        <w:t xml:space="preserve">e </w:t>
      </w:r>
      <w:r w:rsidR="00001747" w:rsidRPr="00B10C6B">
        <w:rPr>
          <w:b/>
          <w:bCs/>
          <w:lang w:val="en-GB"/>
        </w:rPr>
        <w:t>2</w:t>
      </w:r>
      <w:r w:rsidR="00A92B92" w:rsidRPr="00B10C6B">
        <w:rPr>
          <w:b/>
          <w:bCs/>
          <w:lang w:val="en-GB"/>
        </w:rPr>
        <w:t>B</w:t>
      </w:r>
      <w:r w:rsidR="009C3DD0" w:rsidRPr="000C7A08">
        <w:rPr>
          <w:lang w:val="en-GB"/>
        </w:rPr>
        <w:t xml:space="preserve">). </w:t>
      </w:r>
      <w:r w:rsidR="007A6965" w:rsidRPr="000C7A08">
        <w:rPr>
          <w:lang w:val="en-GB"/>
        </w:rPr>
        <w:t xml:space="preserve">In relation to </w:t>
      </w:r>
      <w:r w:rsidR="009C3DD0" w:rsidRPr="000C7A08">
        <w:rPr>
          <w:lang w:val="en-GB"/>
        </w:rPr>
        <w:t xml:space="preserve">the neuron-glia cortical culture, 49% of </w:t>
      </w:r>
      <w:r w:rsidR="004250BE" w:rsidRPr="000C7A08">
        <w:rPr>
          <w:lang w:val="en-GB"/>
        </w:rPr>
        <w:t xml:space="preserve">the </w:t>
      </w:r>
      <w:r w:rsidR="009C3DD0" w:rsidRPr="000C7A08">
        <w:rPr>
          <w:lang w:val="en-GB"/>
        </w:rPr>
        <w:t xml:space="preserve">cells </w:t>
      </w:r>
      <w:r w:rsidR="00934A1A" w:rsidRPr="000C7A08">
        <w:rPr>
          <w:lang w:val="en-GB"/>
        </w:rPr>
        <w:t xml:space="preserve">were </w:t>
      </w:r>
      <w:r w:rsidR="009C3DD0" w:rsidRPr="000C7A08">
        <w:rPr>
          <w:lang w:val="en-GB"/>
        </w:rPr>
        <w:t xml:space="preserve">MAP2-positive, 31% </w:t>
      </w:r>
      <w:r w:rsidR="00934A1A" w:rsidRPr="000C7A08">
        <w:rPr>
          <w:lang w:val="en-GB"/>
        </w:rPr>
        <w:t xml:space="preserve">were </w:t>
      </w:r>
      <w:r w:rsidR="009C3DD0" w:rsidRPr="000C7A08">
        <w:rPr>
          <w:lang w:val="en-GB"/>
        </w:rPr>
        <w:t xml:space="preserve">GFAP-positive and 20% </w:t>
      </w:r>
      <w:r w:rsidR="00934A1A" w:rsidRPr="000C7A08">
        <w:rPr>
          <w:lang w:val="en-GB"/>
        </w:rPr>
        <w:t>were negative for both markers</w:t>
      </w:r>
      <w:r w:rsidR="009C3DD0" w:rsidRPr="000C7A08">
        <w:rPr>
          <w:lang w:val="en-GB"/>
        </w:rPr>
        <w:t xml:space="preserve"> (</w:t>
      </w:r>
      <w:r w:rsidR="009C3DD0" w:rsidRPr="00B10C6B">
        <w:rPr>
          <w:b/>
          <w:bCs/>
          <w:lang w:val="en-GB"/>
        </w:rPr>
        <w:t>Figure</w:t>
      </w:r>
      <w:r w:rsidR="00190586" w:rsidRPr="00B10C6B">
        <w:rPr>
          <w:b/>
          <w:bCs/>
          <w:lang w:val="en-GB"/>
        </w:rPr>
        <w:t xml:space="preserve"> </w:t>
      </w:r>
      <w:r w:rsidR="00001747" w:rsidRPr="00B10C6B">
        <w:rPr>
          <w:b/>
          <w:bCs/>
          <w:lang w:val="en-GB"/>
        </w:rPr>
        <w:t>2</w:t>
      </w:r>
      <w:r w:rsidR="00A92B92" w:rsidRPr="00B10C6B">
        <w:rPr>
          <w:b/>
          <w:bCs/>
          <w:lang w:val="en-GB"/>
        </w:rPr>
        <w:t>C</w:t>
      </w:r>
      <w:r w:rsidR="009C3DD0" w:rsidRPr="000C7A08">
        <w:rPr>
          <w:lang w:val="en-GB"/>
        </w:rPr>
        <w:t xml:space="preserve">). </w:t>
      </w:r>
    </w:p>
    <w:p w14:paraId="63A34862" w14:textId="77777777" w:rsidR="00B10C6B" w:rsidRPr="000C7A08" w:rsidRDefault="00B10C6B" w:rsidP="003E5EE9">
      <w:pPr>
        <w:rPr>
          <w:lang w:val="en-GB"/>
        </w:rPr>
      </w:pPr>
    </w:p>
    <w:p w14:paraId="3F7FF3B0" w14:textId="7F6DE6B4" w:rsidR="00371B91" w:rsidRPr="000C7A08" w:rsidRDefault="000C7435" w:rsidP="003E5EE9">
      <w:pPr>
        <w:rPr>
          <w:lang w:val="en-GB"/>
        </w:rPr>
      </w:pPr>
      <w:r w:rsidRPr="000C7A08">
        <w:rPr>
          <w:lang w:val="en-GB"/>
        </w:rPr>
        <w:t>7</w:t>
      </w:r>
      <w:r w:rsidR="009C3DD0" w:rsidRPr="000C7A08">
        <w:rPr>
          <w:lang w:val="en-GB"/>
        </w:rPr>
        <w:t xml:space="preserve"> days after </w:t>
      </w:r>
      <w:r w:rsidR="00934A1A" w:rsidRPr="000C7A08">
        <w:rPr>
          <w:lang w:val="en-GB"/>
        </w:rPr>
        <w:t xml:space="preserve">establishing </w:t>
      </w:r>
      <w:r w:rsidR="009C3DD0" w:rsidRPr="000C7A08">
        <w:rPr>
          <w:lang w:val="en-GB"/>
        </w:rPr>
        <w:t>the</w:t>
      </w:r>
      <w:r w:rsidR="00D549F9" w:rsidRPr="000C7A08">
        <w:rPr>
          <w:lang w:val="en-GB"/>
        </w:rPr>
        <w:t xml:space="preserve"> cortical</w:t>
      </w:r>
      <w:r w:rsidR="009C3DD0" w:rsidRPr="000C7A08">
        <w:rPr>
          <w:lang w:val="en-GB"/>
        </w:rPr>
        <w:t xml:space="preserve"> culture, the neuron-glia culture and the neuron-enriched culture were subjected to </w:t>
      </w:r>
      <w:r w:rsidR="00934A1A" w:rsidRPr="000C7A08">
        <w:rPr>
          <w:lang w:val="en-GB"/>
        </w:rPr>
        <w:t xml:space="preserve">the </w:t>
      </w:r>
      <w:r w:rsidR="00C75B9E" w:rsidRPr="000C7A08">
        <w:rPr>
          <w:lang w:val="en-GB"/>
        </w:rPr>
        <w:t xml:space="preserve">OGD </w:t>
      </w:r>
      <w:r w:rsidR="009C3DD0" w:rsidRPr="000C7A08">
        <w:rPr>
          <w:lang w:val="en-GB"/>
        </w:rPr>
        <w:t>procedure, for 4</w:t>
      </w:r>
      <w:r w:rsidR="007C21EE" w:rsidRPr="000C7A08">
        <w:rPr>
          <w:lang w:val="en-GB"/>
        </w:rPr>
        <w:t xml:space="preserve"> </w:t>
      </w:r>
      <w:r w:rsidR="007A6965" w:rsidRPr="000C7A08">
        <w:rPr>
          <w:lang w:val="en-GB"/>
        </w:rPr>
        <w:t>h</w:t>
      </w:r>
      <w:r w:rsidR="009C3DD0" w:rsidRPr="000C7A08">
        <w:rPr>
          <w:lang w:val="en-GB"/>
        </w:rPr>
        <w:t xml:space="preserve"> </w:t>
      </w:r>
      <w:r w:rsidR="007A6965" w:rsidRPr="000C7A08">
        <w:rPr>
          <w:lang w:val="en-GB"/>
        </w:rPr>
        <w:t xml:space="preserve">or </w:t>
      </w:r>
      <w:r w:rsidR="009C3DD0" w:rsidRPr="000C7A08">
        <w:rPr>
          <w:lang w:val="en-GB"/>
        </w:rPr>
        <w:t>6</w:t>
      </w:r>
      <w:r w:rsidR="007C21EE" w:rsidRPr="000C7A08">
        <w:rPr>
          <w:lang w:val="en-GB"/>
        </w:rPr>
        <w:t xml:space="preserve"> </w:t>
      </w:r>
      <w:r w:rsidR="009C3DD0" w:rsidRPr="000C7A08">
        <w:rPr>
          <w:lang w:val="en-GB"/>
        </w:rPr>
        <w:t>h. After this procedure</w:t>
      </w:r>
      <w:r w:rsidR="00387449" w:rsidRPr="000C7A08">
        <w:rPr>
          <w:lang w:val="en-GB"/>
        </w:rPr>
        <w:t>,</w:t>
      </w:r>
      <w:r w:rsidR="007A6965" w:rsidRPr="000C7A08">
        <w:rPr>
          <w:lang w:val="en-GB"/>
        </w:rPr>
        <w:t xml:space="preserve"> </w:t>
      </w:r>
      <w:r w:rsidR="0093324E" w:rsidRPr="000C7A08">
        <w:rPr>
          <w:lang w:val="en-GB"/>
        </w:rPr>
        <w:t>the</w:t>
      </w:r>
      <w:r w:rsidR="009C3DD0" w:rsidRPr="000C7A08">
        <w:rPr>
          <w:lang w:val="en-GB"/>
        </w:rPr>
        <w:t xml:space="preserve"> number of </w:t>
      </w:r>
      <w:r w:rsidR="0093324E" w:rsidRPr="000C7A08">
        <w:rPr>
          <w:lang w:val="en-GB"/>
        </w:rPr>
        <w:t>MAP2</w:t>
      </w:r>
      <w:r w:rsidR="00371B91" w:rsidRPr="000C7A08">
        <w:rPr>
          <w:lang w:val="en-GB"/>
        </w:rPr>
        <w:t xml:space="preserve"> and GFAP</w:t>
      </w:r>
      <w:r w:rsidR="003B0E03" w:rsidRPr="000C7A08">
        <w:rPr>
          <w:lang w:val="en-GB"/>
        </w:rPr>
        <w:t>-</w:t>
      </w:r>
      <w:r w:rsidR="0093324E" w:rsidRPr="000C7A08">
        <w:rPr>
          <w:lang w:val="en-GB"/>
        </w:rPr>
        <w:t xml:space="preserve">positive </w:t>
      </w:r>
      <w:r w:rsidR="009C3DD0" w:rsidRPr="000C7A08">
        <w:rPr>
          <w:lang w:val="en-GB"/>
        </w:rPr>
        <w:t xml:space="preserve">cells </w:t>
      </w:r>
      <w:r w:rsidR="007A6965" w:rsidRPr="000C7A08">
        <w:rPr>
          <w:lang w:val="en-GB"/>
        </w:rPr>
        <w:t>was assessed by immunocytochemistry</w:t>
      </w:r>
      <w:r w:rsidR="009C3DD0" w:rsidRPr="000C7A08">
        <w:rPr>
          <w:lang w:val="en-GB"/>
        </w:rPr>
        <w:t xml:space="preserve">. In </w:t>
      </w:r>
      <w:r w:rsidR="0093324E" w:rsidRPr="000C7A08">
        <w:rPr>
          <w:lang w:val="en-GB"/>
        </w:rPr>
        <w:t>the</w:t>
      </w:r>
      <w:r w:rsidR="009C3DD0" w:rsidRPr="000C7A08">
        <w:rPr>
          <w:lang w:val="en-GB"/>
        </w:rPr>
        <w:t xml:space="preserve"> neuro</w:t>
      </w:r>
      <w:r w:rsidR="0093324E" w:rsidRPr="000C7A08">
        <w:rPr>
          <w:lang w:val="en-GB"/>
        </w:rPr>
        <w:t>n</w:t>
      </w:r>
      <w:r w:rsidR="009C3DD0" w:rsidRPr="000C7A08">
        <w:rPr>
          <w:lang w:val="en-GB"/>
        </w:rPr>
        <w:t>-glia culture</w:t>
      </w:r>
      <w:r w:rsidR="00387449" w:rsidRPr="000C7A08">
        <w:rPr>
          <w:lang w:val="en-GB"/>
        </w:rPr>
        <w:t>,</w:t>
      </w:r>
      <w:r w:rsidR="009C3DD0" w:rsidRPr="000C7A08">
        <w:rPr>
          <w:lang w:val="en-GB"/>
        </w:rPr>
        <w:t xml:space="preserve"> </w:t>
      </w:r>
      <w:r w:rsidR="00934A1A" w:rsidRPr="000C7A08">
        <w:rPr>
          <w:lang w:val="en-GB"/>
        </w:rPr>
        <w:t>the loss of MAP2-</w:t>
      </w:r>
      <w:r w:rsidR="007E4161" w:rsidRPr="000C7A08">
        <w:rPr>
          <w:lang w:val="en-GB"/>
        </w:rPr>
        <w:t xml:space="preserve">positive </w:t>
      </w:r>
      <w:r w:rsidR="00934A1A" w:rsidRPr="000C7A08">
        <w:rPr>
          <w:lang w:val="en-GB"/>
        </w:rPr>
        <w:t>cells was</w:t>
      </w:r>
      <w:r w:rsidR="009C3DD0" w:rsidRPr="000C7A08">
        <w:rPr>
          <w:lang w:val="en-GB"/>
        </w:rPr>
        <w:t xml:space="preserve"> 30% </w:t>
      </w:r>
      <w:r w:rsidR="007A6965" w:rsidRPr="000C7A08">
        <w:rPr>
          <w:lang w:val="en-GB"/>
        </w:rPr>
        <w:t xml:space="preserve">and 60% </w:t>
      </w:r>
      <w:r w:rsidR="00934A1A" w:rsidRPr="000C7A08">
        <w:rPr>
          <w:lang w:val="en-GB"/>
        </w:rPr>
        <w:t xml:space="preserve">after </w:t>
      </w:r>
      <w:r w:rsidR="009C3DD0" w:rsidRPr="000C7A08">
        <w:rPr>
          <w:lang w:val="en-GB"/>
        </w:rPr>
        <w:t>4</w:t>
      </w:r>
      <w:r w:rsidR="00F82DFB" w:rsidRPr="000C7A08">
        <w:rPr>
          <w:lang w:val="en-GB"/>
        </w:rPr>
        <w:t xml:space="preserve"> </w:t>
      </w:r>
      <w:r w:rsidR="009C3DD0" w:rsidRPr="000C7A08">
        <w:rPr>
          <w:lang w:val="en-GB"/>
        </w:rPr>
        <w:t>h</w:t>
      </w:r>
      <w:r w:rsidR="007A6965" w:rsidRPr="000C7A08">
        <w:rPr>
          <w:lang w:val="en-GB"/>
        </w:rPr>
        <w:t xml:space="preserve"> and </w:t>
      </w:r>
      <w:r w:rsidR="00934A1A" w:rsidRPr="000C7A08">
        <w:rPr>
          <w:lang w:val="en-GB"/>
        </w:rPr>
        <w:t>6</w:t>
      </w:r>
      <w:r w:rsidR="00F82DFB" w:rsidRPr="000C7A08">
        <w:rPr>
          <w:lang w:val="en-GB"/>
        </w:rPr>
        <w:t xml:space="preserve"> </w:t>
      </w:r>
      <w:r w:rsidR="00934A1A" w:rsidRPr="000C7A08">
        <w:rPr>
          <w:lang w:val="en-GB"/>
        </w:rPr>
        <w:t>h of OGD</w:t>
      </w:r>
      <w:r w:rsidR="004250BE" w:rsidRPr="000C7A08">
        <w:rPr>
          <w:lang w:val="en-GB"/>
        </w:rPr>
        <w:t>, respectively</w:t>
      </w:r>
      <w:r w:rsidR="007A6965" w:rsidRPr="000C7A08">
        <w:rPr>
          <w:lang w:val="en-GB"/>
        </w:rPr>
        <w:t xml:space="preserve"> (</w:t>
      </w:r>
      <w:r w:rsidR="007A6965" w:rsidRPr="00B10C6B">
        <w:rPr>
          <w:b/>
          <w:bCs/>
          <w:lang w:val="en-GB"/>
        </w:rPr>
        <w:t xml:space="preserve">Figure </w:t>
      </w:r>
      <w:r w:rsidR="00D170B4" w:rsidRPr="00B10C6B">
        <w:rPr>
          <w:b/>
          <w:bCs/>
          <w:lang w:val="en-GB"/>
        </w:rPr>
        <w:t>3</w:t>
      </w:r>
      <w:r w:rsidR="008D0B9D" w:rsidRPr="00B10C6B">
        <w:rPr>
          <w:b/>
          <w:bCs/>
          <w:lang w:val="en-GB"/>
        </w:rPr>
        <w:t>B</w:t>
      </w:r>
      <w:r w:rsidR="007A6965" w:rsidRPr="000C7A08">
        <w:rPr>
          <w:lang w:val="en-GB"/>
        </w:rPr>
        <w:t>)</w:t>
      </w:r>
      <w:r w:rsidR="002F4F7B" w:rsidRPr="000C7A08">
        <w:rPr>
          <w:lang w:val="en-GB"/>
        </w:rPr>
        <w:t xml:space="preserve">, while the loss of GFAP-positive cells was 9% and 17% </w:t>
      </w:r>
      <w:r w:rsidR="00137AE5" w:rsidRPr="000C7A08">
        <w:rPr>
          <w:lang w:val="en-GB"/>
        </w:rPr>
        <w:t>after 4</w:t>
      </w:r>
      <w:r w:rsidR="007C21EE" w:rsidRPr="000C7A08">
        <w:rPr>
          <w:lang w:val="en-GB"/>
        </w:rPr>
        <w:t xml:space="preserve"> </w:t>
      </w:r>
      <w:r w:rsidR="00137AE5" w:rsidRPr="000C7A08">
        <w:rPr>
          <w:lang w:val="en-GB"/>
        </w:rPr>
        <w:t>h and 6</w:t>
      </w:r>
      <w:r w:rsidR="007C21EE" w:rsidRPr="000C7A08">
        <w:rPr>
          <w:lang w:val="en-GB"/>
        </w:rPr>
        <w:t xml:space="preserve"> </w:t>
      </w:r>
      <w:r w:rsidR="00137AE5" w:rsidRPr="000C7A08">
        <w:rPr>
          <w:lang w:val="en-GB"/>
        </w:rPr>
        <w:t>h of OGD, respectively (</w:t>
      </w:r>
      <w:r w:rsidR="00137AE5" w:rsidRPr="00B10C6B">
        <w:rPr>
          <w:b/>
          <w:bCs/>
          <w:lang w:val="en-GB"/>
        </w:rPr>
        <w:t xml:space="preserve">Figure </w:t>
      </w:r>
      <w:r w:rsidR="00D170B4" w:rsidRPr="00B10C6B">
        <w:rPr>
          <w:b/>
          <w:bCs/>
          <w:lang w:val="en-GB"/>
        </w:rPr>
        <w:t>3</w:t>
      </w:r>
      <w:r w:rsidR="00137AE5" w:rsidRPr="00B10C6B">
        <w:rPr>
          <w:b/>
          <w:bCs/>
          <w:lang w:val="en-GB"/>
        </w:rPr>
        <w:t>C</w:t>
      </w:r>
      <w:r w:rsidR="00137AE5" w:rsidRPr="000C7A08">
        <w:rPr>
          <w:lang w:val="en-GB"/>
        </w:rPr>
        <w:t xml:space="preserve">). </w:t>
      </w:r>
      <w:r w:rsidR="00130F2E" w:rsidRPr="000C7A08">
        <w:rPr>
          <w:lang w:val="en-GB"/>
        </w:rPr>
        <w:t xml:space="preserve">Regarding the </w:t>
      </w:r>
      <w:r w:rsidR="00CF4F78" w:rsidRPr="000C7A08">
        <w:rPr>
          <w:lang w:val="en-GB"/>
        </w:rPr>
        <w:t xml:space="preserve">neuron-enriched </w:t>
      </w:r>
      <w:r w:rsidR="009C3DD0" w:rsidRPr="000C7A08">
        <w:rPr>
          <w:lang w:val="en-GB"/>
        </w:rPr>
        <w:t>culture</w:t>
      </w:r>
      <w:r w:rsidR="00934A1A" w:rsidRPr="000C7A08">
        <w:rPr>
          <w:lang w:val="en-GB"/>
        </w:rPr>
        <w:t xml:space="preserve">, there was a decrease </w:t>
      </w:r>
      <w:r w:rsidR="007A6965" w:rsidRPr="000C7A08">
        <w:rPr>
          <w:lang w:val="en-GB"/>
        </w:rPr>
        <w:t>of 41</w:t>
      </w:r>
      <w:r w:rsidR="00130F2E" w:rsidRPr="000C7A08">
        <w:rPr>
          <w:lang w:val="en-GB"/>
        </w:rPr>
        <w:t>% and 64% in the number of MAP2</w:t>
      </w:r>
      <w:r w:rsidR="003B0E03" w:rsidRPr="000C7A08">
        <w:rPr>
          <w:lang w:val="en-GB"/>
        </w:rPr>
        <w:t>-</w:t>
      </w:r>
      <w:r w:rsidR="00130F2E" w:rsidRPr="000C7A08">
        <w:rPr>
          <w:lang w:val="en-GB"/>
        </w:rPr>
        <w:t>positive cells after 4</w:t>
      </w:r>
      <w:r w:rsidR="009154CF" w:rsidRPr="000C7A08">
        <w:rPr>
          <w:lang w:val="en-GB"/>
        </w:rPr>
        <w:t xml:space="preserve"> </w:t>
      </w:r>
      <w:r w:rsidR="00130F2E" w:rsidRPr="000C7A08">
        <w:rPr>
          <w:lang w:val="en-GB"/>
        </w:rPr>
        <w:t>h and 6</w:t>
      </w:r>
      <w:r w:rsidR="009154CF" w:rsidRPr="000C7A08">
        <w:rPr>
          <w:lang w:val="en-GB"/>
        </w:rPr>
        <w:t xml:space="preserve"> </w:t>
      </w:r>
      <w:r w:rsidR="00130F2E" w:rsidRPr="000C7A08">
        <w:rPr>
          <w:lang w:val="en-GB"/>
        </w:rPr>
        <w:t>h of OGD</w:t>
      </w:r>
      <w:r w:rsidR="007A6965" w:rsidRPr="000C7A08">
        <w:rPr>
          <w:lang w:val="en-GB"/>
        </w:rPr>
        <w:t>,</w:t>
      </w:r>
      <w:r w:rsidR="00130F2E" w:rsidRPr="000C7A08">
        <w:rPr>
          <w:lang w:val="en-GB"/>
        </w:rPr>
        <w:t xml:space="preserve"> respectively</w:t>
      </w:r>
      <w:r w:rsidR="00934A1A" w:rsidRPr="000C7A08">
        <w:rPr>
          <w:lang w:val="en-GB"/>
        </w:rPr>
        <w:t xml:space="preserve"> </w:t>
      </w:r>
      <w:r w:rsidR="007A6965" w:rsidRPr="000C7A08">
        <w:rPr>
          <w:lang w:val="en-GB"/>
        </w:rPr>
        <w:t>(</w:t>
      </w:r>
      <w:r w:rsidR="007A6965" w:rsidRPr="0050194B">
        <w:rPr>
          <w:b/>
          <w:bCs/>
          <w:lang w:val="en-GB"/>
        </w:rPr>
        <w:t xml:space="preserve">Figure </w:t>
      </w:r>
      <w:r w:rsidR="00D170B4" w:rsidRPr="0050194B">
        <w:rPr>
          <w:b/>
          <w:bCs/>
          <w:lang w:val="en-GB"/>
        </w:rPr>
        <w:t>3</w:t>
      </w:r>
      <w:r w:rsidR="00371B91" w:rsidRPr="0050194B">
        <w:rPr>
          <w:b/>
          <w:bCs/>
          <w:lang w:val="en-GB"/>
        </w:rPr>
        <w:t>A</w:t>
      </w:r>
      <w:r w:rsidR="007A6965" w:rsidRPr="000C7A08">
        <w:rPr>
          <w:lang w:val="en-GB"/>
        </w:rPr>
        <w:t>).</w:t>
      </w:r>
      <w:r w:rsidR="004250BE" w:rsidRPr="000C7A08">
        <w:rPr>
          <w:lang w:val="en-GB"/>
        </w:rPr>
        <w:t xml:space="preserve"> </w:t>
      </w:r>
      <w:r w:rsidR="00DF7A89" w:rsidRPr="000C7A08">
        <w:rPr>
          <w:lang w:val="en-GB"/>
        </w:rPr>
        <w:t>Moreover</w:t>
      </w:r>
      <w:r w:rsidR="009C3DD0" w:rsidRPr="000C7A08">
        <w:rPr>
          <w:lang w:val="en-GB"/>
        </w:rPr>
        <w:t>, in the neuron</w:t>
      </w:r>
      <w:r w:rsidR="007A6965" w:rsidRPr="000C7A08">
        <w:rPr>
          <w:lang w:val="en-GB"/>
        </w:rPr>
        <w:t>-</w:t>
      </w:r>
      <w:r w:rsidR="009C3DD0" w:rsidRPr="000C7A08">
        <w:rPr>
          <w:lang w:val="en-GB"/>
        </w:rPr>
        <w:t>enriched culture</w:t>
      </w:r>
      <w:r w:rsidR="00387449" w:rsidRPr="000C7A08">
        <w:rPr>
          <w:lang w:val="en-GB"/>
        </w:rPr>
        <w:t>,</w:t>
      </w:r>
      <w:r w:rsidR="009C3DD0" w:rsidRPr="000C7A08">
        <w:rPr>
          <w:lang w:val="en-GB"/>
        </w:rPr>
        <w:t xml:space="preserve"> there was a </w:t>
      </w:r>
      <w:r w:rsidR="00DF7A89" w:rsidRPr="000C7A08">
        <w:rPr>
          <w:lang w:val="en-GB"/>
        </w:rPr>
        <w:t xml:space="preserve">slight </w:t>
      </w:r>
      <w:r w:rsidR="009C3DD0" w:rsidRPr="000C7A08">
        <w:rPr>
          <w:lang w:val="en-GB"/>
        </w:rPr>
        <w:t xml:space="preserve">increase in the </w:t>
      </w:r>
      <w:r w:rsidR="00DF7A89" w:rsidRPr="000C7A08">
        <w:rPr>
          <w:lang w:val="en-GB"/>
        </w:rPr>
        <w:t xml:space="preserve">injury </w:t>
      </w:r>
      <w:r w:rsidR="009C3DD0" w:rsidRPr="000C7A08">
        <w:rPr>
          <w:lang w:val="en-GB"/>
        </w:rPr>
        <w:t>exten</w:t>
      </w:r>
      <w:r w:rsidR="00DF7A89" w:rsidRPr="000C7A08">
        <w:rPr>
          <w:lang w:val="en-GB"/>
        </w:rPr>
        <w:t>sion</w:t>
      </w:r>
      <w:r w:rsidR="009C3DD0" w:rsidRPr="000C7A08">
        <w:rPr>
          <w:lang w:val="en-GB"/>
        </w:rPr>
        <w:t xml:space="preserve"> </w:t>
      </w:r>
      <w:r w:rsidR="007A6965" w:rsidRPr="000C7A08">
        <w:rPr>
          <w:lang w:val="en-GB"/>
        </w:rPr>
        <w:t>induced by 4</w:t>
      </w:r>
      <w:r w:rsidR="00C83AFE" w:rsidRPr="000C7A08">
        <w:rPr>
          <w:lang w:val="en-GB"/>
        </w:rPr>
        <w:t xml:space="preserve"> </w:t>
      </w:r>
      <w:r w:rsidR="007A6965" w:rsidRPr="000C7A08">
        <w:rPr>
          <w:lang w:val="en-GB"/>
        </w:rPr>
        <w:t xml:space="preserve">h of OGD </w:t>
      </w:r>
      <w:r w:rsidR="009C3DD0" w:rsidRPr="000C7A08">
        <w:rPr>
          <w:lang w:val="en-GB"/>
        </w:rPr>
        <w:t>when</w:t>
      </w:r>
      <w:r w:rsidR="00130F2E" w:rsidRPr="000C7A08">
        <w:rPr>
          <w:lang w:val="en-GB"/>
        </w:rPr>
        <w:t xml:space="preserve"> </w:t>
      </w:r>
      <w:r w:rsidR="009C3DD0" w:rsidRPr="000C7A08">
        <w:rPr>
          <w:lang w:val="en-GB"/>
        </w:rPr>
        <w:t>compared</w:t>
      </w:r>
      <w:r w:rsidR="007905BE" w:rsidRPr="000C7A08">
        <w:rPr>
          <w:lang w:val="en-GB"/>
        </w:rPr>
        <w:t xml:space="preserve"> to</w:t>
      </w:r>
      <w:r w:rsidR="009C3DD0" w:rsidRPr="000C7A08">
        <w:rPr>
          <w:lang w:val="en-GB"/>
        </w:rPr>
        <w:t xml:space="preserve"> the neuro</w:t>
      </w:r>
      <w:r w:rsidR="007A6965" w:rsidRPr="000C7A08">
        <w:rPr>
          <w:lang w:val="en-GB"/>
        </w:rPr>
        <w:t>n</w:t>
      </w:r>
      <w:r w:rsidR="009C3DD0" w:rsidRPr="000C7A08">
        <w:rPr>
          <w:lang w:val="en-GB"/>
        </w:rPr>
        <w:t>-glia culture</w:t>
      </w:r>
      <w:r w:rsidR="00C718C5" w:rsidRPr="000C7A08">
        <w:rPr>
          <w:lang w:val="en-GB"/>
        </w:rPr>
        <w:t xml:space="preserve"> (</w:t>
      </w:r>
      <w:r w:rsidR="00C718C5" w:rsidRPr="00B10C6B">
        <w:rPr>
          <w:b/>
          <w:bCs/>
          <w:lang w:val="en-GB"/>
        </w:rPr>
        <w:t xml:space="preserve">Figure </w:t>
      </w:r>
      <w:r w:rsidR="00D170B4" w:rsidRPr="00B10C6B">
        <w:rPr>
          <w:b/>
          <w:bCs/>
          <w:lang w:val="en-GB"/>
        </w:rPr>
        <w:t>3</w:t>
      </w:r>
      <w:r w:rsidR="00B075D0" w:rsidRPr="00B10C6B">
        <w:rPr>
          <w:b/>
          <w:bCs/>
          <w:lang w:val="en-GB"/>
        </w:rPr>
        <w:t>A</w:t>
      </w:r>
      <w:r w:rsidR="00C718C5" w:rsidRPr="000C7A08">
        <w:rPr>
          <w:lang w:val="en-GB"/>
        </w:rPr>
        <w:t>)</w:t>
      </w:r>
      <w:r w:rsidR="00371B91" w:rsidRPr="000C7A08">
        <w:rPr>
          <w:lang w:val="en-GB"/>
        </w:rPr>
        <w:t xml:space="preserve">. </w:t>
      </w:r>
    </w:p>
    <w:p w14:paraId="0725F83E" w14:textId="77777777" w:rsidR="007905BE" w:rsidRPr="000C7A08" w:rsidRDefault="007905BE" w:rsidP="003E5EE9">
      <w:pPr>
        <w:rPr>
          <w:b/>
          <w:lang w:val="en-GB"/>
        </w:rPr>
      </w:pPr>
    </w:p>
    <w:p w14:paraId="56B1280E" w14:textId="6EA45EE4" w:rsidR="004E7A5F" w:rsidRPr="000C7A08" w:rsidRDefault="009C3DD0" w:rsidP="003E5EE9">
      <w:pPr>
        <w:rPr>
          <w:b/>
          <w:lang w:val="en-GB"/>
        </w:rPr>
      </w:pPr>
      <w:r w:rsidRPr="000C7A08">
        <w:rPr>
          <w:b/>
          <w:lang w:val="en-GB"/>
        </w:rPr>
        <w:t>FIGURE AND TABLE LEGENDS:</w:t>
      </w:r>
    </w:p>
    <w:p w14:paraId="63485901" w14:textId="6A7567BC" w:rsidR="006F3F87" w:rsidRDefault="003C00B5" w:rsidP="003E5EE9">
      <w:pPr>
        <w:rPr>
          <w:lang w:val="en-GB"/>
        </w:rPr>
      </w:pPr>
      <w:r w:rsidRPr="000C7A08">
        <w:rPr>
          <w:b/>
          <w:lang w:val="en-GB"/>
        </w:rPr>
        <w:t>Figure 1</w:t>
      </w:r>
      <w:r w:rsidR="0050194B">
        <w:rPr>
          <w:b/>
          <w:lang w:val="en-GB"/>
        </w:rPr>
        <w:t xml:space="preserve">: </w:t>
      </w:r>
      <w:r w:rsidRPr="000C7A08">
        <w:rPr>
          <w:b/>
          <w:lang w:val="en-GB"/>
        </w:rPr>
        <w:t>Schematic representation of the co-culture system</w:t>
      </w:r>
      <w:r w:rsidR="006F3F87" w:rsidRPr="000C7A08">
        <w:rPr>
          <w:lang w:val="en-GB"/>
        </w:rPr>
        <w:t>. (</w:t>
      </w:r>
      <w:r w:rsidR="006F3F87" w:rsidRPr="0050194B">
        <w:rPr>
          <w:b/>
          <w:bCs/>
          <w:lang w:val="en-GB"/>
        </w:rPr>
        <w:t>A</w:t>
      </w:r>
      <w:r w:rsidR="006F3F87" w:rsidRPr="000C7A08">
        <w:rPr>
          <w:lang w:val="en-GB"/>
        </w:rPr>
        <w:t>) Astrocytes were seeded in a multiwell containing PDL-coated coverslips and neurons were seeded in a multiwell with PDL-coated coverslips containing 3 paraffin spheres. (</w:t>
      </w:r>
      <w:r w:rsidR="006F3F87" w:rsidRPr="0050194B">
        <w:rPr>
          <w:b/>
          <w:bCs/>
          <w:lang w:val="en-GB"/>
        </w:rPr>
        <w:t>B</w:t>
      </w:r>
      <w:r w:rsidR="006F3F87" w:rsidRPr="000C7A08">
        <w:rPr>
          <w:lang w:val="en-GB"/>
        </w:rPr>
        <w:t xml:space="preserve">) When the two cultures </w:t>
      </w:r>
      <w:r w:rsidR="00421F70" w:rsidRPr="000C7A08">
        <w:rPr>
          <w:lang w:val="en-GB"/>
        </w:rPr>
        <w:t xml:space="preserve">were </w:t>
      </w:r>
      <w:r w:rsidR="006F3F87" w:rsidRPr="000C7A08">
        <w:rPr>
          <w:lang w:val="en-GB"/>
        </w:rPr>
        <w:t>ready to use</w:t>
      </w:r>
      <w:r w:rsidR="00421F70" w:rsidRPr="000C7A08">
        <w:rPr>
          <w:lang w:val="en-GB"/>
        </w:rPr>
        <w:t>,</w:t>
      </w:r>
      <w:r w:rsidR="006F3F87" w:rsidRPr="000C7A08">
        <w:rPr>
          <w:lang w:val="en-GB"/>
        </w:rPr>
        <w:t xml:space="preserve"> the neurons</w:t>
      </w:r>
      <w:r w:rsidR="00421F70" w:rsidRPr="000C7A08">
        <w:rPr>
          <w:lang w:val="en-GB"/>
        </w:rPr>
        <w:t xml:space="preserve"> </w:t>
      </w:r>
      <w:r w:rsidR="00F42072" w:rsidRPr="000C7A08">
        <w:rPr>
          <w:lang w:val="en-GB"/>
        </w:rPr>
        <w:t>in the coverslips with</w:t>
      </w:r>
      <w:r w:rsidR="00531A02" w:rsidRPr="000C7A08">
        <w:rPr>
          <w:lang w:val="en-GB"/>
        </w:rPr>
        <w:t xml:space="preserve"> </w:t>
      </w:r>
      <w:r w:rsidR="00AF7EE9" w:rsidRPr="000C7A08">
        <w:rPr>
          <w:lang w:val="en-GB"/>
        </w:rPr>
        <w:t xml:space="preserve">the </w:t>
      </w:r>
      <w:r w:rsidR="00F42072" w:rsidRPr="000C7A08">
        <w:rPr>
          <w:lang w:val="en-GB"/>
        </w:rPr>
        <w:t xml:space="preserve">spheres </w:t>
      </w:r>
      <w:r w:rsidR="006F3F87" w:rsidRPr="000C7A08">
        <w:rPr>
          <w:lang w:val="en-GB"/>
        </w:rPr>
        <w:t>were transferred to the wells containing the astrocytes.</w:t>
      </w:r>
    </w:p>
    <w:p w14:paraId="35198C43" w14:textId="77777777" w:rsidR="0050194B" w:rsidRPr="000C7A08" w:rsidRDefault="0050194B" w:rsidP="003E5EE9">
      <w:pPr>
        <w:rPr>
          <w:lang w:val="en-GB"/>
        </w:rPr>
      </w:pPr>
    </w:p>
    <w:p w14:paraId="655A9081" w14:textId="24D35DF1" w:rsidR="002666AF" w:rsidRDefault="009C3DD0" w:rsidP="003E5EE9">
      <w:pPr>
        <w:rPr>
          <w:lang w:val="en-GB"/>
        </w:rPr>
      </w:pPr>
      <w:r w:rsidRPr="000C7A08">
        <w:rPr>
          <w:b/>
          <w:lang w:val="en-GB"/>
        </w:rPr>
        <w:t xml:space="preserve">Figure </w:t>
      </w:r>
      <w:r w:rsidR="00D3399E" w:rsidRPr="000C7A08">
        <w:rPr>
          <w:b/>
          <w:lang w:val="en-GB"/>
        </w:rPr>
        <w:t>2</w:t>
      </w:r>
      <w:r w:rsidR="0050194B">
        <w:rPr>
          <w:b/>
          <w:lang w:val="en-GB"/>
        </w:rPr>
        <w:t>:</w:t>
      </w:r>
      <w:r w:rsidRPr="000C7A08">
        <w:rPr>
          <w:b/>
          <w:lang w:val="en-GB"/>
        </w:rPr>
        <w:t xml:space="preserve"> Characterization of neuron-glia cortical culture, neuron</w:t>
      </w:r>
      <w:r w:rsidR="007A6965" w:rsidRPr="000C7A08">
        <w:rPr>
          <w:b/>
          <w:lang w:val="en-GB"/>
        </w:rPr>
        <w:t>-</w:t>
      </w:r>
      <w:r w:rsidRPr="000C7A08">
        <w:rPr>
          <w:b/>
          <w:lang w:val="en-GB"/>
        </w:rPr>
        <w:t>enriched cortical culture and astrocyte</w:t>
      </w:r>
      <w:r w:rsidR="007A6965" w:rsidRPr="000C7A08">
        <w:rPr>
          <w:b/>
          <w:lang w:val="en-GB"/>
        </w:rPr>
        <w:t>-</w:t>
      </w:r>
      <w:r w:rsidRPr="000C7A08">
        <w:rPr>
          <w:b/>
          <w:lang w:val="en-GB"/>
        </w:rPr>
        <w:t>enriched cortical culture</w:t>
      </w:r>
      <w:r w:rsidRPr="000C7A08">
        <w:rPr>
          <w:lang w:val="en-GB"/>
        </w:rPr>
        <w:t>.</w:t>
      </w:r>
      <w:r w:rsidR="00C77E4B" w:rsidRPr="000C7A08">
        <w:rPr>
          <w:lang w:val="en-GB"/>
        </w:rPr>
        <w:t xml:space="preserve"> </w:t>
      </w:r>
      <w:r w:rsidRPr="000C7A08">
        <w:rPr>
          <w:lang w:val="en-GB"/>
        </w:rPr>
        <w:t>Percentage of neurons (MAP2</w:t>
      </w:r>
      <w:r w:rsidR="003B0E03" w:rsidRPr="000C7A08">
        <w:rPr>
          <w:lang w:val="en-GB"/>
        </w:rPr>
        <w:t>-positive cells</w:t>
      </w:r>
      <w:r w:rsidRPr="000C7A08">
        <w:rPr>
          <w:lang w:val="en-GB"/>
        </w:rPr>
        <w:t xml:space="preserve">), percentage of </w:t>
      </w:r>
      <w:r w:rsidR="00B57B29" w:rsidRPr="000C7A08">
        <w:rPr>
          <w:lang w:val="en-GB"/>
        </w:rPr>
        <w:t>astrocytes</w:t>
      </w:r>
      <w:r w:rsidRPr="000C7A08">
        <w:rPr>
          <w:lang w:val="en-GB"/>
        </w:rPr>
        <w:t xml:space="preserve"> (GFAP</w:t>
      </w:r>
      <w:r w:rsidR="003B0E03" w:rsidRPr="000C7A08">
        <w:rPr>
          <w:lang w:val="en-GB"/>
        </w:rPr>
        <w:t>-positive cells</w:t>
      </w:r>
      <w:r w:rsidRPr="000C7A08">
        <w:rPr>
          <w:lang w:val="en-GB"/>
        </w:rPr>
        <w:t>), and percentage of double-negative cells (MAP2</w:t>
      </w:r>
      <w:r w:rsidR="00060086" w:rsidRPr="000C7A08">
        <w:rPr>
          <w:lang w:val="en-GB"/>
        </w:rPr>
        <w:t>-negative</w:t>
      </w:r>
      <w:r w:rsidRPr="000C7A08">
        <w:rPr>
          <w:lang w:val="en-GB"/>
        </w:rPr>
        <w:t>/GFAP</w:t>
      </w:r>
      <w:r w:rsidR="003B0E03" w:rsidRPr="000C7A08">
        <w:rPr>
          <w:lang w:val="en-GB"/>
        </w:rPr>
        <w:t>-</w:t>
      </w:r>
      <w:r w:rsidR="003B0E03" w:rsidRPr="000C7A08">
        <w:rPr>
          <w:lang w:val="en-GB"/>
        </w:rPr>
        <w:lastRenderedPageBreak/>
        <w:t>negative cells</w:t>
      </w:r>
      <w:r w:rsidRPr="000C7A08">
        <w:rPr>
          <w:lang w:val="en-GB"/>
        </w:rPr>
        <w:t xml:space="preserve">) at the </w:t>
      </w:r>
      <w:r w:rsidR="00841B18" w:rsidRPr="000C7A08">
        <w:rPr>
          <w:lang w:val="en-GB"/>
        </w:rPr>
        <w:t>7</w:t>
      </w:r>
      <w:r w:rsidRPr="000C7A08">
        <w:rPr>
          <w:vertAlign w:val="superscript"/>
          <w:lang w:val="en-GB"/>
        </w:rPr>
        <w:t>th</w:t>
      </w:r>
      <w:r w:rsidRPr="000C7A08">
        <w:rPr>
          <w:lang w:val="en-GB"/>
        </w:rPr>
        <w:t xml:space="preserve"> day in</w:t>
      </w:r>
      <w:r w:rsidR="002666AF" w:rsidRPr="000C7A08">
        <w:rPr>
          <w:lang w:val="en-GB"/>
        </w:rPr>
        <w:t xml:space="preserve"> </w:t>
      </w:r>
      <w:r w:rsidR="003B531A" w:rsidRPr="000C7A08">
        <w:rPr>
          <w:lang w:val="en-GB"/>
        </w:rPr>
        <w:t xml:space="preserve">culture in </w:t>
      </w:r>
      <w:r w:rsidR="00C77E4B" w:rsidRPr="000C7A08">
        <w:rPr>
          <w:lang w:val="en-GB"/>
        </w:rPr>
        <w:t>(</w:t>
      </w:r>
      <w:r w:rsidR="00C77E4B" w:rsidRPr="0050194B">
        <w:rPr>
          <w:b/>
          <w:bCs/>
          <w:lang w:val="en-GB"/>
        </w:rPr>
        <w:t>A</w:t>
      </w:r>
      <w:r w:rsidR="00C77E4B" w:rsidRPr="000C7A08">
        <w:rPr>
          <w:lang w:val="en-GB"/>
        </w:rPr>
        <w:t>) astrocyte</w:t>
      </w:r>
      <w:r w:rsidR="007A6965" w:rsidRPr="000C7A08">
        <w:rPr>
          <w:lang w:val="en-GB"/>
        </w:rPr>
        <w:t>-</w:t>
      </w:r>
      <w:r w:rsidR="00C77E4B" w:rsidRPr="000C7A08">
        <w:rPr>
          <w:lang w:val="en-GB"/>
        </w:rPr>
        <w:t>enriched culture</w:t>
      </w:r>
      <w:r w:rsidR="00605210">
        <w:rPr>
          <w:lang w:val="en-GB"/>
        </w:rPr>
        <w:t xml:space="preserve"> (</w:t>
      </w:r>
      <w:r w:rsidR="00C77E4B" w:rsidRPr="0050194B">
        <w:rPr>
          <w:b/>
          <w:bCs/>
          <w:lang w:val="en-GB"/>
        </w:rPr>
        <w:t>B</w:t>
      </w:r>
      <w:r w:rsidR="00C77E4B" w:rsidRPr="000C7A08">
        <w:rPr>
          <w:lang w:val="en-GB"/>
        </w:rPr>
        <w:t>) neuron</w:t>
      </w:r>
      <w:r w:rsidR="007A6965" w:rsidRPr="000C7A08">
        <w:rPr>
          <w:lang w:val="en-GB"/>
        </w:rPr>
        <w:t>-</w:t>
      </w:r>
      <w:r w:rsidR="00C77E4B" w:rsidRPr="000C7A08">
        <w:rPr>
          <w:lang w:val="en-GB"/>
        </w:rPr>
        <w:t>enriched culture and (</w:t>
      </w:r>
      <w:r w:rsidR="00C77E4B" w:rsidRPr="0050194B">
        <w:rPr>
          <w:b/>
          <w:bCs/>
          <w:lang w:val="en-GB"/>
        </w:rPr>
        <w:t>C</w:t>
      </w:r>
      <w:r w:rsidR="00C77E4B" w:rsidRPr="000C7A08">
        <w:rPr>
          <w:lang w:val="en-GB"/>
        </w:rPr>
        <w:t>) neuron-glia culture</w:t>
      </w:r>
      <w:r w:rsidR="007A6965" w:rsidRPr="000C7A08">
        <w:rPr>
          <w:lang w:val="en-GB"/>
        </w:rPr>
        <w:t xml:space="preserve"> and representative </w:t>
      </w:r>
      <w:r w:rsidR="00C77E4B" w:rsidRPr="000C7A08">
        <w:rPr>
          <w:lang w:val="en-GB"/>
        </w:rPr>
        <w:t>images showing the immunostaining for MAP2 (green) and GFAP (red)</w:t>
      </w:r>
      <w:r w:rsidR="00302245" w:rsidRPr="000C7A08">
        <w:rPr>
          <w:lang w:val="en-GB"/>
        </w:rPr>
        <w:t xml:space="preserve">. </w:t>
      </w:r>
      <w:bookmarkStart w:id="5" w:name="_Hlk43046864"/>
      <w:r w:rsidR="00302245" w:rsidRPr="000C7A08">
        <w:rPr>
          <w:lang w:val="en-GB"/>
        </w:rPr>
        <w:t>The total number of cells was assessed by quantifying Hoechst 33342-labe</w:t>
      </w:r>
      <w:r w:rsidR="00387449" w:rsidRPr="000C7A08">
        <w:rPr>
          <w:lang w:val="en-GB"/>
        </w:rPr>
        <w:t>l</w:t>
      </w:r>
      <w:r w:rsidR="00302245" w:rsidRPr="000C7A08">
        <w:rPr>
          <w:lang w:val="en-GB"/>
        </w:rPr>
        <w:t>led nuclei</w:t>
      </w:r>
      <w:r w:rsidR="003B531A" w:rsidRPr="000C7A08">
        <w:rPr>
          <w:lang w:val="en-GB"/>
        </w:rPr>
        <w:t xml:space="preserve"> with non-</w:t>
      </w:r>
      <w:r w:rsidR="003B531A" w:rsidRPr="000C7A08">
        <w:t xml:space="preserve"> </w:t>
      </w:r>
      <w:r w:rsidR="003B531A" w:rsidRPr="000C7A08">
        <w:rPr>
          <w:lang w:val="en-GB"/>
        </w:rPr>
        <w:t>pyknotic morphology</w:t>
      </w:r>
      <w:r w:rsidR="00302245" w:rsidRPr="000C7A08">
        <w:rPr>
          <w:lang w:val="en-GB"/>
        </w:rPr>
        <w:t xml:space="preserve"> (blue).</w:t>
      </w:r>
      <w:bookmarkEnd w:id="5"/>
      <w:r w:rsidR="00302245" w:rsidRPr="000C7A08">
        <w:rPr>
          <w:lang w:val="en-GB"/>
        </w:rPr>
        <w:t xml:space="preserve"> </w:t>
      </w:r>
      <w:r w:rsidR="00C77E4B" w:rsidRPr="000C7A08">
        <w:rPr>
          <w:lang w:val="en-GB"/>
        </w:rPr>
        <w:t>Due to the low number of neurons in the astrocyte</w:t>
      </w:r>
      <w:r w:rsidR="00CF4F78" w:rsidRPr="000C7A08">
        <w:rPr>
          <w:lang w:val="en-GB"/>
        </w:rPr>
        <w:t>-</w:t>
      </w:r>
      <w:r w:rsidR="00C77E4B" w:rsidRPr="000C7A08">
        <w:rPr>
          <w:lang w:val="en-GB"/>
        </w:rPr>
        <w:t>enriched cortical culture, the representative image does not show MAP2-positive staining.</w:t>
      </w:r>
      <w:r w:rsidR="00302245" w:rsidRPr="000C7A08">
        <w:rPr>
          <w:lang w:val="en-GB"/>
        </w:rPr>
        <w:t xml:space="preserve"> </w:t>
      </w:r>
      <w:r w:rsidR="00C77E4B" w:rsidRPr="000C7A08">
        <w:rPr>
          <w:lang w:val="en-GB"/>
        </w:rPr>
        <w:t>The data are</w:t>
      </w:r>
      <w:r w:rsidRPr="000C7A08">
        <w:rPr>
          <w:lang w:val="en-GB"/>
        </w:rPr>
        <w:t xml:space="preserve"> presented as mean ± SEM of</w:t>
      </w:r>
      <w:r w:rsidR="00A729EB" w:rsidRPr="000C7A08">
        <w:rPr>
          <w:lang w:val="en-GB"/>
        </w:rPr>
        <w:t xml:space="preserve"> </w:t>
      </w:r>
      <w:r w:rsidRPr="000C7A08">
        <w:rPr>
          <w:lang w:val="en-GB"/>
        </w:rPr>
        <w:t>3 independent experiments</w:t>
      </w:r>
      <w:r w:rsidR="0094243B" w:rsidRPr="000C7A08">
        <w:rPr>
          <w:lang w:val="en-GB"/>
        </w:rPr>
        <w:t xml:space="preserve"> </w:t>
      </w:r>
      <w:r w:rsidR="003B531A" w:rsidRPr="000C7A08">
        <w:rPr>
          <w:lang w:val="en-GB"/>
        </w:rPr>
        <w:t>(</w:t>
      </w:r>
      <w:r w:rsidR="003B531A" w:rsidRPr="0050194B">
        <w:rPr>
          <w:b/>
          <w:bCs/>
          <w:lang w:val="en-GB"/>
        </w:rPr>
        <w:t>A</w:t>
      </w:r>
      <w:r w:rsidR="003B531A" w:rsidRPr="000C7A08">
        <w:rPr>
          <w:lang w:val="en-GB"/>
        </w:rPr>
        <w:t xml:space="preserve">) </w:t>
      </w:r>
      <w:r w:rsidR="0094243B" w:rsidRPr="000C7A08">
        <w:rPr>
          <w:lang w:val="en-GB"/>
        </w:rPr>
        <w:t>and</w:t>
      </w:r>
      <w:r w:rsidR="00A729EB" w:rsidRPr="000C7A08">
        <w:rPr>
          <w:lang w:val="en-GB"/>
        </w:rPr>
        <w:t xml:space="preserve"> </w:t>
      </w:r>
      <w:r w:rsidR="0000369A" w:rsidRPr="000C7A08">
        <w:rPr>
          <w:lang w:val="en-GB"/>
        </w:rPr>
        <w:t>6</w:t>
      </w:r>
      <w:r w:rsidR="00A729EB" w:rsidRPr="000C7A08">
        <w:rPr>
          <w:lang w:val="en-GB"/>
        </w:rPr>
        <w:t xml:space="preserve"> independent experiments</w:t>
      </w:r>
      <w:r w:rsidR="0094243B" w:rsidRPr="000C7A08">
        <w:rPr>
          <w:lang w:val="en-GB"/>
        </w:rPr>
        <w:t xml:space="preserve"> </w:t>
      </w:r>
      <w:r w:rsidR="003B531A" w:rsidRPr="000C7A08">
        <w:rPr>
          <w:lang w:val="en-GB"/>
        </w:rPr>
        <w:t>(</w:t>
      </w:r>
      <w:r w:rsidR="003B531A" w:rsidRPr="0050194B">
        <w:rPr>
          <w:b/>
          <w:bCs/>
          <w:lang w:val="en-GB"/>
        </w:rPr>
        <w:t>B, C</w:t>
      </w:r>
      <w:r w:rsidR="003B531A" w:rsidRPr="000C7A08">
        <w:rPr>
          <w:lang w:val="en-GB"/>
        </w:rPr>
        <w:t xml:space="preserve">) </w:t>
      </w:r>
      <w:r w:rsidRPr="000C7A08">
        <w:rPr>
          <w:lang w:val="en-GB"/>
        </w:rPr>
        <w:t xml:space="preserve">performed in triplicate. </w:t>
      </w:r>
      <w:r w:rsidR="007A6965" w:rsidRPr="000C7A08">
        <w:rPr>
          <w:lang w:val="en-GB"/>
        </w:rPr>
        <w:t>Images were acquired with a 63x objective.</w:t>
      </w:r>
    </w:p>
    <w:p w14:paraId="3D620F7D" w14:textId="77777777" w:rsidR="0050194B" w:rsidRPr="000C7A08" w:rsidRDefault="0050194B" w:rsidP="003E5EE9">
      <w:pPr>
        <w:rPr>
          <w:lang w:val="en-GB"/>
        </w:rPr>
      </w:pPr>
    </w:p>
    <w:p w14:paraId="5E668286" w14:textId="511CD73D" w:rsidR="004E7A5F" w:rsidRPr="000C7A08" w:rsidRDefault="009C3DD0" w:rsidP="003E5EE9">
      <w:pPr>
        <w:rPr>
          <w:lang w:val="en-GB"/>
        </w:rPr>
      </w:pPr>
      <w:r w:rsidRPr="000C7A08">
        <w:rPr>
          <w:b/>
          <w:lang w:val="en-GB"/>
        </w:rPr>
        <w:t xml:space="preserve">Figure </w:t>
      </w:r>
      <w:r w:rsidR="00D3399E" w:rsidRPr="000C7A08">
        <w:rPr>
          <w:b/>
          <w:lang w:val="en-GB"/>
        </w:rPr>
        <w:t>3</w:t>
      </w:r>
      <w:r w:rsidR="0050194B">
        <w:rPr>
          <w:b/>
          <w:lang w:val="en-GB"/>
        </w:rPr>
        <w:t>:</w:t>
      </w:r>
      <w:r w:rsidRPr="000C7A08">
        <w:rPr>
          <w:b/>
          <w:lang w:val="en-GB"/>
        </w:rPr>
        <w:t xml:space="preserve"> </w:t>
      </w:r>
      <w:r w:rsidR="007A6965" w:rsidRPr="000C7A08">
        <w:rPr>
          <w:b/>
          <w:lang w:val="en-GB"/>
        </w:rPr>
        <w:t>Assessment of n</w:t>
      </w:r>
      <w:r w:rsidRPr="000C7A08">
        <w:rPr>
          <w:b/>
          <w:lang w:val="en-GB"/>
        </w:rPr>
        <w:t>euronal loss following an OGD period</w:t>
      </w:r>
      <w:r w:rsidR="008B6858" w:rsidRPr="000C7A08">
        <w:rPr>
          <w:lang w:val="en-GB"/>
        </w:rPr>
        <w:t>.</w:t>
      </w:r>
      <w:r w:rsidR="003B4242" w:rsidRPr="000C7A08">
        <w:rPr>
          <w:lang w:val="en-GB"/>
        </w:rPr>
        <w:t xml:space="preserve"> (</w:t>
      </w:r>
      <w:r w:rsidR="003B4242" w:rsidRPr="0050194B">
        <w:rPr>
          <w:b/>
          <w:bCs/>
          <w:lang w:val="en-GB"/>
        </w:rPr>
        <w:t>A, B</w:t>
      </w:r>
      <w:r w:rsidR="003B4242" w:rsidRPr="000C7A08">
        <w:rPr>
          <w:lang w:val="en-GB"/>
        </w:rPr>
        <w:t>)</w:t>
      </w:r>
      <w:r w:rsidRPr="000C7A08">
        <w:rPr>
          <w:lang w:val="en-GB"/>
        </w:rPr>
        <w:t xml:space="preserve"> Number of neurons/field (MAP2</w:t>
      </w:r>
      <w:r w:rsidR="00215C13" w:rsidRPr="000C7A08">
        <w:rPr>
          <w:lang w:val="en-GB"/>
        </w:rPr>
        <w:t>-positive cells</w:t>
      </w:r>
      <w:r w:rsidRPr="000C7A08">
        <w:rPr>
          <w:lang w:val="en-GB"/>
        </w:rPr>
        <w:t>)</w:t>
      </w:r>
      <w:r w:rsidR="003B4242" w:rsidRPr="000C7A08">
        <w:rPr>
          <w:lang w:val="en-GB"/>
        </w:rPr>
        <w:t xml:space="preserve"> </w:t>
      </w:r>
      <w:r w:rsidRPr="000C7A08">
        <w:rPr>
          <w:lang w:val="en-GB"/>
        </w:rPr>
        <w:t>in a neuron-glia culture and neuron</w:t>
      </w:r>
      <w:r w:rsidR="007A6965" w:rsidRPr="000C7A08">
        <w:rPr>
          <w:lang w:val="en-GB"/>
        </w:rPr>
        <w:t>-</w:t>
      </w:r>
      <w:r w:rsidRPr="000C7A08">
        <w:rPr>
          <w:lang w:val="en-GB"/>
        </w:rPr>
        <w:t>enriched culture</w:t>
      </w:r>
      <w:r w:rsidR="003B4242" w:rsidRPr="000C7A08">
        <w:rPr>
          <w:lang w:val="en-GB"/>
        </w:rPr>
        <w:t xml:space="preserve"> and (</w:t>
      </w:r>
      <w:r w:rsidR="003B4242" w:rsidRPr="0050194B">
        <w:rPr>
          <w:b/>
          <w:bCs/>
          <w:lang w:val="en-GB"/>
        </w:rPr>
        <w:t>C</w:t>
      </w:r>
      <w:r w:rsidR="003B4242" w:rsidRPr="000C7A08">
        <w:rPr>
          <w:lang w:val="en-GB"/>
        </w:rPr>
        <w:t xml:space="preserve">) number astrocytes/field (GFAP-positive cells) </w:t>
      </w:r>
      <w:r w:rsidR="00766A79" w:rsidRPr="000C7A08">
        <w:rPr>
          <w:lang w:val="en-GB"/>
        </w:rPr>
        <w:t xml:space="preserve">and representative image of MAP2 (green) and GFAP (red) immunostaining </w:t>
      </w:r>
      <w:r w:rsidR="003B4242" w:rsidRPr="000C7A08">
        <w:rPr>
          <w:lang w:val="en-GB"/>
        </w:rPr>
        <w:t>in a neuron-glia culture</w:t>
      </w:r>
      <w:r w:rsidR="004B1943" w:rsidRPr="000C7A08">
        <w:rPr>
          <w:lang w:val="en-GB"/>
        </w:rPr>
        <w:t>. The total number of cells was assessed by quantifying Hoechst 33342-labelled nuclei with non-</w:t>
      </w:r>
      <w:r w:rsidR="004B1943" w:rsidRPr="000C7A08">
        <w:t xml:space="preserve"> </w:t>
      </w:r>
      <w:r w:rsidR="004B1943" w:rsidRPr="000C7A08">
        <w:rPr>
          <w:lang w:val="en-GB"/>
        </w:rPr>
        <w:t>pyknotic morphology (blue)</w:t>
      </w:r>
      <w:r w:rsidR="00B011C0" w:rsidRPr="000C7A08">
        <w:rPr>
          <w:lang w:val="en-GB"/>
        </w:rPr>
        <w:t>. The neuron-glia and neuron-enriched cultures were</w:t>
      </w:r>
      <w:r w:rsidR="003B4242" w:rsidRPr="000C7A08">
        <w:rPr>
          <w:lang w:val="en-GB"/>
        </w:rPr>
        <w:t xml:space="preserve"> </w:t>
      </w:r>
      <w:r w:rsidRPr="000C7A08">
        <w:rPr>
          <w:lang w:val="en-GB"/>
        </w:rPr>
        <w:t>submitted to oxygen and glucose deprivation (OGD) for a period of 4</w:t>
      </w:r>
      <w:r w:rsidR="00B9142D" w:rsidRPr="000C7A08">
        <w:rPr>
          <w:lang w:val="en-GB"/>
        </w:rPr>
        <w:t xml:space="preserve"> </w:t>
      </w:r>
      <w:r w:rsidRPr="000C7A08">
        <w:rPr>
          <w:lang w:val="en-GB"/>
        </w:rPr>
        <w:t>h and 6</w:t>
      </w:r>
      <w:r w:rsidR="00B9142D" w:rsidRPr="000C7A08">
        <w:rPr>
          <w:lang w:val="en-GB"/>
        </w:rPr>
        <w:t xml:space="preserve"> </w:t>
      </w:r>
      <w:r w:rsidRPr="000C7A08">
        <w:rPr>
          <w:lang w:val="en-GB"/>
        </w:rPr>
        <w:t>h, presented as mean ± SEM of at least 3 independent experiments performed in triplicate. The total number of cells was assessed by quantifying Hoechst 33342-labe</w:t>
      </w:r>
      <w:r w:rsidR="00387449" w:rsidRPr="000C7A08">
        <w:rPr>
          <w:lang w:val="en-GB"/>
        </w:rPr>
        <w:t>l</w:t>
      </w:r>
      <w:r w:rsidRPr="000C7A08">
        <w:rPr>
          <w:lang w:val="en-GB"/>
        </w:rPr>
        <w:t>led nuclei.</w:t>
      </w:r>
      <w:r w:rsidR="0043237D" w:rsidRPr="000C7A08">
        <w:rPr>
          <w:lang w:val="en-GB"/>
        </w:rPr>
        <w:t xml:space="preserve"> </w:t>
      </w:r>
      <w:r w:rsidR="001C5635" w:rsidRPr="000C7A08">
        <w:rPr>
          <w:lang w:val="en-GB"/>
        </w:rPr>
        <w:t>**p</w:t>
      </w:r>
      <w:r w:rsidR="00EB087E" w:rsidRPr="000C7A08">
        <w:rPr>
          <w:lang w:val="en-GB"/>
        </w:rPr>
        <w:t xml:space="preserve"> </w:t>
      </w:r>
      <w:r w:rsidR="001C5635" w:rsidRPr="000C7A08">
        <w:rPr>
          <w:lang w:val="en-GB"/>
        </w:rPr>
        <w:t>&lt;</w:t>
      </w:r>
      <w:r w:rsidR="001868C5" w:rsidRPr="000C7A08">
        <w:rPr>
          <w:lang w:val="en-GB"/>
        </w:rPr>
        <w:t xml:space="preserve"> </w:t>
      </w:r>
      <w:r w:rsidR="001C5635" w:rsidRPr="000C7A08">
        <w:rPr>
          <w:lang w:val="en-GB"/>
        </w:rPr>
        <w:t xml:space="preserve">0.01, </w:t>
      </w:r>
      <w:r w:rsidR="00CC5E40" w:rsidRPr="000C7A08">
        <w:rPr>
          <w:lang w:val="en-GB"/>
        </w:rPr>
        <w:t>***p</w:t>
      </w:r>
      <w:r w:rsidR="00EB087E" w:rsidRPr="000C7A08">
        <w:rPr>
          <w:lang w:val="en-GB"/>
        </w:rPr>
        <w:t xml:space="preserve"> </w:t>
      </w:r>
      <w:r w:rsidR="0043237D" w:rsidRPr="000C7A08">
        <w:rPr>
          <w:lang w:val="en-GB"/>
        </w:rPr>
        <w:t>&lt;</w:t>
      </w:r>
      <w:r w:rsidR="001868C5" w:rsidRPr="000C7A08">
        <w:rPr>
          <w:lang w:val="en-GB"/>
        </w:rPr>
        <w:t xml:space="preserve"> </w:t>
      </w:r>
      <w:r w:rsidR="0043237D" w:rsidRPr="000C7A08">
        <w:rPr>
          <w:lang w:val="en-GB"/>
        </w:rPr>
        <w:t>0.00</w:t>
      </w:r>
      <w:r w:rsidR="00A330EA" w:rsidRPr="000C7A08">
        <w:rPr>
          <w:lang w:val="en-GB"/>
        </w:rPr>
        <w:t>1</w:t>
      </w:r>
      <w:r w:rsidR="0043237D" w:rsidRPr="000C7A08">
        <w:rPr>
          <w:lang w:val="en-GB"/>
        </w:rPr>
        <w:t xml:space="preserve"> and ****p &lt;</w:t>
      </w:r>
      <w:r w:rsidR="001868C5" w:rsidRPr="000C7A08">
        <w:rPr>
          <w:lang w:val="en-GB"/>
        </w:rPr>
        <w:t xml:space="preserve"> </w:t>
      </w:r>
      <w:r w:rsidR="0043237D" w:rsidRPr="000C7A08">
        <w:rPr>
          <w:lang w:val="en-GB"/>
        </w:rPr>
        <w:t>0.0001 compared to OGD 0</w:t>
      </w:r>
      <w:r w:rsidR="000D058A" w:rsidRPr="000C7A08">
        <w:rPr>
          <w:lang w:val="en-GB"/>
        </w:rPr>
        <w:t xml:space="preserve"> </w:t>
      </w:r>
      <w:r w:rsidR="0043237D" w:rsidRPr="000C7A08">
        <w:rPr>
          <w:lang w:val="en-GB"/>
        </w:rPr>
        <w:t>h</w:t>
      </w:r>
      <w:r w:rsidR="00037DA0" w:rsidRPr="000C7A08">
        <w:rPr>
          <w:lang w:val="en-GB"/>
        </w:rPr>
        <w:t xml:space="preserve"> (</w:t>
      </w:r>
      <w:r w:rsidR="00037DA0" w:rsidRPr="000C7A08">
        <w:rPr>
          <w:bCs/>
          <w:lang w:val="en-GB"/>
        </w:rPr>
        <w:t xml:space="preserve">unpaired Student’s </w:t>
      </w:r>
      <w:r w:rsidR="00037DA0" w:rsidRPr="000C7A08">
        <w:rPr>
          <w:bCs/>
          <w:i/>
          <w:iCs/>
          <w:lang w:val="en-GB"/>
        </w:rPr>
        <w:t xml:space="preserve">t </w:t>
      </w:r>
      <w:r w:rsidR="00037DA0" w:rsidRPr="000C7A08">
        <w:rPr>
          <w:bCs/>
          <w:lang w:val="en-GB"/>
        </w:rPr>
        <w:t>test)</w:t>
      </w:r>
    </w:p>
    <w:p w14:paraId="402B68CA" w14:textId="77777777" w:rsidR="003B4242" w:rsidRPr="000C7A08" w:rsidRDefault="003B4242" w:rsidP="003E5EE9">
      <w:pPr>
        <w:rPr>
          <w:color w:val="808080"/>
          <w:lang w:val="en-GB"/>
        </w:rPr>
      </w:pPr>
    </w:p>
    <w:p w14:paraId="422BB511" w14:textId="244032CF" w:rsidR="0072094E" w:rsidRPr="0050194B" w:rsidRDefault="009C3DD0" w:rsidP="0050194B">
      <w:pPr>
        <w:rPr>
          <w:b/>
          <w:lang w:val="en-GB"/>
        </w:rPr>
      </w:pPr>
      <w:bookmarkStart w:id="6" w:name="_heading=h.3znysh7" w:colFirst="0" w:colLast="0"/>
      <w:bookmarkEnd w:id="6"/>
      <w:r w:rsidRPr="000C7A08">
        <w:rPr>
          <w:b/>
          <w:lang w:val="en-GB"/>
        </w:rPr>
        <w:t>DISCUSSION:</w:t>
      </w:r>
    </w:p>
    <w:p w14:paraId="7A58D1EA" w14:textId="77777777" w:rsidR="0072094E" w:rsidRPr="000C7A08" w:rsidRDefault="0072094E" w:rsidP="003E5EE9">
      <w:pPr>
        <w:widowControl/>
        <w:jc w:val="left"/>
        <w:rPr>
          <w:color w:val="auto"/>
          <w:lang w:val="en-GB"/>
        </w:rPr>
      </w:pPr>
      <w:r w:rsidRPr="000C7A08">
        <w:rPr>
          <w:color w:val="auto"/>
          <w:lang w:val="en-GB"/>
        </w:rPr>
        <w:t>The method here described consists of the astrocyte and neuron isolation from rat embryonic</w:t>
      </w:r>
    </w:p>
    <w:p w14:paraId="78937A14" w14:textId="5F2CEC8F" w:rsidR="00D53EBD" w:rsidRDefault="0072094E" w:rsidP="003E5EE9">
      <w:pPr>
        <w:widowControl/>
        <w:rPr>
          <w:color w:val="auto"/>
          <w:lang w:val="en-GB"/>
        </w:rPr>
      </w:pPr>
      <w:r w:rsidRPr="000C7A08">
        <w:rPr>
          <w:color w:val="auto"/>
          <w:lang w:val="en-GB"/>
        </w:rPr>
        <w:t>cortical tissue</w:t>
      </w:r>
      <w:r w:rsidR="001C67A3" w:rsidRPr="000C7A08">
        <w:rPr>
          <w:color w:val="auto"/>
          <w:lang w:val="en-GB"/>
        </w:rPr>
        <w:t xml:space="preserve">, </w:t>
      </w:r>
      <w:r w:rsidR="009C3DD0" w:rsidRPr="000C7A08">
        <w:rPr>
          <w:lang w:val="en-GB"/>
        </w:rPr>
        <w:t>allow</w:t>
      </w:r>
      <w:r w:rsidR="001C67A3" w:rsidRPr="000C7A08">
        <w:rPr>
          <w:lang w:val="en-GB"/>
        </w:rPr>
        <w:t>ing</w:t>
      </w:r>
      <w:r w:rsidR="009C3DD0" w:rsidRPr="000C7A08">
        <w:rPr>
          <w:lang w:val="en-GB"/>
        </w:rPr>
        <w:t xml:space="preserve"> the establishment of neuron</w:t>
      </w:r>
      <w:r w:rsidR="00387449" w:rsidRPr="000C7A08">
        <w:rPr>
          <w:lang w:val="en-GB"/>
        </w:rPr>
        <w:t>-</w:t>
      </w:r>
      <w:r w:rsidR="009C3DD0" w:rsidRPr="000C7A08">
        <w:rPr>
          <w:lang w:val="en-GB"/>
        </w:rPr>
        <w:t xml:space="preserve"> or astrocyte</w:t>
      </w:r>
      <w:r w:rsidR="008D7661" w:rsidRPr="000C7A08">
        <w:rPr>
          <w:lang w:val="en-GB"/>
        </w:rPr>
        <w:t>-</w:t>
      </w:r>
      <w:r w:rsidR="009C3DD0" w:rsidRPr="000C7A08">
        <w:rPr>
          <w:lang w:val="en-GB"/>
        </w:rPr>
        <w:t>enriched cultures or neuron-</w:t>
      </w:r>
      <w:r w:rsidR="00387449" w:rsidRPr="000C7A08">
        <w:rPr>
          <w:lang w:val="en-GB"/>
        </w:rPr>
        <w:t xml:space="preserve">glia </w:t>
      </w:r>
      <w:r w:rsidR="009C3DD0" w:rsidRPr="000C7A08">
        <w:rPr>
          <w:lang w:val="en-GB"/>
        </w:rPr>
        <w:t>cultures.</w:t>
      </w:r>
      <w:r w:rsidR="001C67A3" w:rsidRPr="000C7A08">
        <w:rPr>
          <w:lang w:val="en-GB"/>
        </w:rPr>
        <w:t xml:space="preserve"> It was adapted from a previous study of our group</w:t>
      </w:r>
      <w:r w:rsidR="00F0539F" w:rsidRPr="000C7A08">
        <w:rPr>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F0539F" w:rsidRPr="000C7A08">
        <w:rPr>
          <w:lang w:val="en-GB"/>
        </w:rPr>
        <w:instrText xml:space="preserve"> ADDIN EN.CITE </w:instrText>
      </w:r>
      <w:r w:rsidR="00F0539F" w:rsidRPr="000C7A08">
        <w:rPr>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F0539F" w:rsidRPr="000C7A08">
        <w:rPr>
          <w:lang w:val="en-GB"/>
        </w:rPr>
        <w:instrText xml:space="preserve"> ADDIN EN.CITE.DATA </w:instrText>
      </w:r>
      <w:r w:rsidR="00F0539F" w:rsidRPr="000C7A08">
        <w:rPr>
          <w:lang w:val="en-GB"/>
        </w:rPr>
      </w:r>
      <w:r w:rsidR="00F0539F" w:rsidRPr="000C7A08">
        <w:rPr>
          <w:lang w:val="en-GB"/>
        </w:rPr>
        <w:fldChar w:fldCharType="end"/>
      </w:r>
      <w:r w:rsidR="00F0539F" w:rsidRPr="000C7A08">
        <w:rPr>
          <w:lang w:val="en-GB"/>
        </w:rPr>
      </w:r>
      <w:r w:rsidR="00F0539F" w:rsidRPr="000C7A08">
        <w:rPr>
          <w:lang w:val="en-GB"/>
        </w:rPr>
        <w:fldChar w:fldCharType="separate"/>
      </w:r>
      <w:r w:rsidR="00F0539F" w:rsidRPr="000C7A08">
        <w:rPr>
          <w:noProof/>
          <w:vertAlign w:val="superscript"/>
          <w:lang w:val="en-GB"/>
        </w:rPr>
        <w:t>5</w:t>
      </w:r>
      <w:r w:rsidR="00F0539F" w:rsidRPr="000C7A08">
        <w:rPr>
          <w:lang w:val="en-GB"/>
        </w:rPr>
        <w:fldChar w:fldCharType="end"/>
      </w:r>
      <w:r w:rsidR="001C67A3" w:rsidRPr="000C7A08">
        <w:rPr>
          <w:lang w:val="en-GB"/>
        </w:rPr>
        <w:t xml:space="preserve">, where the cortical neuron–glia and neuron-enriched embryonic cultures isolation were described and the two cultures characterized. </w:t>
      </w:r>
      <w:bookmarkStart w:id="7" w:name="_heading=h.tyjcwt" w:colFirst="0" w:colLast="0"/>
      <w:bookmarkEnd w:id="7"/>
      <w:r w:rsidR="00285D12" w:rsidRPr="000C7A08">
        <w:rPr>
          <w:lang w:val="en-GB"/>
        </w:rPr>
        <w:t xml:space="preserve">Using </w:t>
      </w:r>
      <w:r w:rsidR="00F0539F" w:rsidRPr="000C7A08">
        <w:rPr>
          <w:lang w:val="en-GB"/>
        </w:rPr>
        <w:t>these cultures</w:t>
      </w:r>
      <w:r w:rsidR="006110F6" w:rsidRPr="000C7A08">
        <w:rPr>
          <w:lang w:val="en-GB"/>
        </w:rPr>
        <w:t>,</w:t>
      </w:r>
      <w:r w:rsidR="00F0539F" w:rsidRPr="000C7A08">
        <w:rPr>
          <w:lang w:val="en-GB"/>
        </w:rPr>
        <w:t xml:space="preserve"> Roque </w:t>
      </w:r>
      <w:r w:rsidR="0050194B" w:rsidRPr="0050194B">
        <w:rPr>
          <w:lang w:val="en-GB"/>
        </w:rPr>
        <w:t>et al.</w:t>
      </w:r>
      <w:r w:rsidR="00F0539F" w:rsidRPr="000C7A08">
        <w:rPr>
          <w:i/>
          <w:iCs/>
          <w:lang w:val="en-GB"/>
        </w:rPr>
        <w:t xml:space="preserve"> </w:t>
      </w:r>
      <w:r w:rsidR="00882B8C" w:rsidRPr="000C7A08">
        <w:rPr>
          <w:color w:val="auto"/>
          <w:lang w:val="en-GB"/>
        </w:rPr>
        <w:t>found that astrocytes play a key role in responding to an ischemic damage</w:t>
      </w:r>
      <w:r w:rsidR="00882B8C" w:rsidRPr="000C7A08">
        <w:t xml:space="preserve"> </w:t>
      </w:r>
      <w:r w:rsidR="00882B8C" w:rsidRPr="000C7A08">
        <w:rPr>
          <w:color w:val="auto"/>
          <w:lang w:val="en-GB"/>
        </w:rPr>
        <w:t>and suggests that communication between astrocytes and neurons is essential to occur neuroprotection</w:t>
      </w:r>
      <w:r w:rsidR="008D6893" w:rsidRPr="000C7A08">
        <w:rPr>
          <w:color w:val="auto"/>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8D6893" w:rsidRPr="000C7A08">
        <w:rPr>
          <w:color w:val="auto"/>
          <w:lang w:val="en-GB"/>
        </w:rPr>
        <w:instrText xml:space="preserve"> ADDIN EN.CITE </w:instrText>
      </w:r>
      <w:r w:rsidR="008D6893" w:rsidRPr="000C7A08">
        <w:rPr>
          <w:color w:val="auto"/>
          <w:lang w:val="en-GB"/>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8D6893" w:rsidRPr="000C7A08">
        <w:rPr>
          <w:color w:val="auto"/>
          <w:lang w:val="en-GB"/>
        </w:rPr>
        <w:instrText xml:space="preserve"> ADDIN EN.CITE.DATA </w:instrText>
      </w:r>
      <w:r w:rsidR="008D6893" w:rsidRPr="000C7A08">
        <w:rPr>
          <w:color w:val="auto"/>
          <w:lang w:val="en-GB"/>
        </w:rPr>
      </w:r>
      <w:r w:rsidR="008D6893" w:rsidRPr="000C7A08">
        <w:rPr>
          <w:color w:val="auto"/>
          <w:lang w:val="en-GB"/>
        </w:rPr>
        <w:fldChar w:fldCharType="end"/>
      </w:r>
      <w:r w:rsidR="008D6893" w:rsidRPr="000C7A08">
        <w:rPr>
          <w:color w:val="auto"/>
          <w:lang w:val="en-GB"/>
        </w:rPr>
      </w:r>
      <w:r w:rsidR="008D6893" w:rsidRPr="000C7A08">
        <w:rPr>
          <w:color w:val="auto"/>
          <w:lang w:val="en-GB"/>
        </w:rPr>
        <w:fldChar w:fldCharType="separate"/>
      </w:r>
      <w:r w:rsidR="008D6893" w:rsidRPr="000C7A08">
        <w:rPr>
          <w:noProof/>
          <w:color w:val="auto"/>
          <w:vertAlign w:val="superscript"/>
          <w:lang w:val="en-GB"/>
        </w:rPr>
        <w:t>5</w:t>
      </w:r>
      <w:r w:rsidR="008D6893" w:rsidRPr="000C7A08">
        <w:rPr>
          <w:color w:val="auto"/>
          <w:lang w:val="en-GB"/>
        </w:rPr>
        <w:fldChar w:fldCharType="end"/>
      </w:r>
      <w:r w:rsidR="00882B8C" w:rsidRPr="000C7A08">
        <w:rPr>
          <w:color w:val="auto"/>
          <w:lang w:val="en-GB"/>
        </w:rPr>
        <w:t>.</w:t>
      </w:r>
      <w:r w:rsidR="006110F6" w:rsidRPr="000C7A08">
        <w:rPr>
          <w:color w:val="auto"/>
          <w:lang w:val="en-GB"/>
        </w:rPr>
        <w:t xml:space="preserve"> </w:t>
      </w:r>
      <w:r w:rsidR="00D53EBD" w:rsidRPr="000C7A08">
        <w:rPr>
          <w:color w:val="auto"/>
          <w:lang w:val="en-GB"/>
        </w:rPr>
        <w:t>In the</w:t>
      </w:r>
      <w:r w:rsidR="006110F6" w:rsidRPr="000C7A08">
        <w:rPr>
          <w:color w:val="auto"/>
          <w:lang w:val="en-GB"/>
        </w:rPr>
        <w:t xml:space="preserve"> present protocol, in addition to the isolation of </w:t>
      </w:r>
      <w:r w:rsidR="006110F6" w:rsidRPr="000C7A08">
        <w:rPr>
          <w:lang w:val="en-GB"/>
        </w:rPr>
        <w:t>neuron–glia and neuron-enriched</w:t>
      </w:r>
      <w:r w:rsidR="006110F6" w:rsidRPr="000C7A08">
        <w:rPr>
          <w:color w:val="auto"/>
          <w:lang w:val="en-GB"/>
        </w:rPr>
        <w:t xml:space="preserve"> cultures, we are also able to obtain astrocytes-enriched cultures, which allows us to study</w:t>
      </w:r>
      <w:r w:rsidR="00D53EBD" w:rsidRPr="000C7A08">
        <w:rPr>
          <w:color w:val="auto"/>
          <w:lang w:val="en-GB"/>
        </w:rPr>
        <w:t xml:space="preserve"> the effect of an ischemic environment on the neurons and astrocytes isolated or together.</w:t>
      </w:r>
    </w:p>
    <w:p w14:paraId="009AB92C" w14:textId="77777777" w:rsidR="0050194B" w:rsidRPr="000C7A08" w:rsidRDefault="0050194B" w:rsidP="003E5EE9">
      <w:pPr>
        <w:widowControl/>
        <w:rPr>
          <w:color w:val="auto"/>
          <w:lang w:val="en-GB"/>
        </w:rPr>
      </w:pPr>
    </w:p>
    <w:p w14:paraId="210DB276" w14:textId="7EC64F25" w:rsidR="00105E2D" w:rsidRDefault="008D7661" w:rsidP="003E5EE9">
      <w:r w:rsidRPr="000C7A08">
        <w:rPr>
          <w:lang w:val="en-GB"/>
        </w:rPr>
        <w:t xml:space="preserve">Analysis of the </w:t>
      </w:r>
      <w:r w:rsidR="009C3DD0" w:rsidRPr="000C7A08">
        <w:rPr>
          <w:lang w:val="en-GB"/>
        </w:rPr>
        <w:t xml:space="preserve">immunocytochemistry </w:t>
      </w:r>
      <w:r w:rsidRPr="000C7A08">
        <w:rPr>
          <w:lang w:val="en-GB"/>
        </w:rPr>
        <w:t xml:space="preserve">data showed that </w:t>
      </w:r>
      <w:r w:rsidR="009C3DD0" w:rsidRPr="000C7A08">
        <w:rPr>
          <w:lang w:val="en-GB"/>
        </w:rPr>
        <w:t xml:space="preserve">18% </w:t>
      </w:r>
      <w:r w:rsidRPr="000C7A08">
        <w:rPr>
          <w:lang w:val="en-GB"/>
        </w:rPr>
        <w:t xml:space="preserve">of the cells </w:t>
      </w:r>
      <w:r w:rsidR="008568AD" w:rsidRPr="000C7A08">
        <w:rPr>
          <w:lang w:val="en-GB"/>
        </w:rPr>
        <w:t>in the neuron-enriched culture</w:t>
      </w:r>
      <w:r w:rsidRPr="000C7A08">
        <w:rPr>
          <w:lang w:val="en-GB"/>
        </w:rPr>
        <w:t xml:space="preserve"> </w:t>
      </w:r>
      <w:r w:rsidR="009C3DD0" w:rsidRPr="000C7A08">
        <w:rPr>
          <w:lang w:val="en-GB"/>
        </w:rPr>
        <w:t xml:space="preserve">and </w:t>
      </w:r>
      <w:r w:rsidR="00CF4F78" w:rsidRPr="000C7A08">
        <w:rPr>
          <w:lang w:val="en-GB"/>
        </w:rPr>
        <w:t>20</w:t>
      </w:r>
      <w:r w:rsidR="009C3DD0" w:rsidRPr="000C7A08">
        <w:rPr>
          <w:lang w:val="en-GB"/>
        </w:rPr>
        <w:t>%</w:t>
      </w:r>
      <w:r w:rsidR="00D17CD8" w:rsidRPr="000C7A08">
        <w:rPr>
          <w:lang w:val="en-GB"/>
        </w:rPr>
        <w:t xml:space="preserve"> in</w:t>
      </w:r>
      <w:r w:rsidR="009C3DD0" w:rsidRPr="000C7A08">
        <w:rPr>
          <w:lang w:val="en-GB"/>
        </w:rPr>
        <w:t xml:space="preserve"> </w:t>
      </w:r>
      <w:r w:rsidR="00D17CD8" w:rsidRPr="000C7A08">
        <w:rPr>
          <w:lang w:val="en-GB"/>
        </w:rPr>
        <w:t>neuron-glia cultures</w:t>
      </w:r>
      <w:r w:rsidR="008568AD" w:rsidRPr="000C7A08">
        <w:rPr>
          <w:lang w:val="en-GB"/>
        </w:rPr>
        <w:t xml:space="preserve"> were negative for both MAP2 and GFAP. These cells presented nuclei with non-pyknotic morphology</w:t>
      </w:r>
      <w:r w:rsidR="009C3DD0" w:rsidRPr="000C7A08">
        <w:rPr>
          <w:lang w:val="en-GB"/>
        </w:rPr>
        <w:t xml:space="preserve">. Given that </w:t>
      </w:r>
      <w:r w:rsidRPr="000C7A08">
        <w:rPr>
          <w:lang w:val="en-GB"/>
        </w:rPr>
        <w:t>the cultures</w:t>
      </w:r>
      <w:r w:rsidR="009C3DD0" w:rsidRPr="000C7A08">
        <w:rPr>
          <w:lang w:val="en-GB"/>
        </w:rPr>
        <w:t xml:space="preserve"> were </w:t>
      </w:r>
      <w:r w:rsidRPr="000C7A08">
        <w:rPr>
          <w:lang w:val="en-GB"/>
        </w:rPr>
        <w:t xml:space="preserve">prepared </w:t>
      </w:r>
      <w:r w:rsidR="009C3DD0" w:rsidRPr="000C7A08">
        <w:rPr>
          <w:lang w:val="en-GB"/>
        </w:rPr>
        <w:t xml:space="preserve">from embryonic tissue, </w:t>
      </w:r>
      <w:r w:rsidR="003B531A" w:rsidRPr="000C7A08">
        <w:rPr>
          <w:lang w:val="en-GB"/>
        </w:rPr>
        <w:t xml:space="preserve">part of the cells </w:t>
      </w:r>
      <w:r w:rsidR="009C3DD0" w:rsidRPr="000C7A08">
        <w:rPr>
          <w:lang w:val="en-GB"/>
        </w:rPr>
        <w:t xml:space="preserve">may not yet express the neuronal marker, needing further maturation. This is in </w:t>
      </w:r>
      <w:r w:rsidR="00D17CD8" w:rsidRPr="000C7A08">
        <w:rPr>
          <w:lang w:val="en-GB"/>
        </w:rPr>
        <w:t>line with</w:t>
      </w:r>
      <w:r w:rsidR="009C3DD0" w:rsidRPr="000C7A08">
        <w:rPr>
          <w:lang w:val="en-GB"/>
        </w:rPr>
        <w:t xml:space="preserve"> previous studies indicat</w:t>
      </w:r>
      <w:r w:rsidR="003B531A" w:rsidRPr="000C7A08">
        <w:rPr>
          <w:lang w:val="en-GB"/>
        </w:rPr>
        <w:t>ing</w:t>
      </w:r>
      <w:r w:rsidR="009C3DD0" w:rsidRPr="000C7A08">
        <w:rPr>
          <w:lang w:val="en-GB"/>
        </w:rPr>
        <w:t xml:space="preserve"> that MAP2 expression increases with neuronal maturity and that the number of MAP2-positive cells increased with the time in culture and with the age of the embryos at the time of dissection</w:t>
      </w:r>
      <w:r w:rsidR="00285896" w:rsidRPr="000C7A08">
        <w:rPr>
          <w:lang w:val="en-GB"/>
        </w:rPr>
        <w:fldChar w:fldCharType="begin">
          <w:fldData xml:space="preserve">PEVuZE5vdGU+PENpdGU+PEF1dGhvcj5DcmFuZGFsbDwvQXV0aG9yPjxZZWFyPjE5ODY8L1llYXI+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xMjctMzM8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MxNjMtNzA8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</w:fldData>
        </w:fldChar>
      </w:r>
      <w:r w:rsidR="00285896" w:rsidRPr="000C7A08">
        <w:rPr>
          <w:lang w:val="en-GB"/>
        </w:rPr>
        <w:instrText xml:space="preserve"> ADDIN EN.CITE </w:instrText>
      </w:r>
      <w:r w:rsidR="00285896" w:rsidRPr="000C7A08">
        <w:rPr>
          <w:lang w:val="en-GB"/>
        </w:rPr>
        <w:fldChar w:fldCharType="begin">
          <w:fldData xml:space="preserve">PEVuZE5vdGU+PENpdGU+PEF1dGhvcj5DcmFuZGFsbDwvQXV0aG9yPjxZZWFyPjE5ODY8L1llYXI+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xMjctMzM8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MxNjMtNzA8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</w:fldData>
        </w:fldChar>
      </w:r>
      <w:r w:rsidR="00285896" w:rsidRPr="000C7A08">
        <w:rPr>
          <w:lang w:val="en-GB"/>
        </w:rPr>
        <w:instrText xml:space="preserve"> ADDIN EN.CITE.DATA </w:instrText>
      </w:r>
      <w:r w:rsidR="00285896" w:rsidRPr="000C7A08">
        <w:rPr>
          <w:lang w:val="en-GB"/>
        </w:rPr>
      </w:r>
      <w:r w:rsidR="00285896" w:rsidRPr="000C7A08">
        <w:rPr>
          <w:lang w:val="en-GB"/>
        </w:rPr>
        <w:fldChar w:fldCharType="end"/>
      </w:r>
      <w:r w:rsidR="00285896" w:rsidRPr="000C7A08">
        <w:rPr>
          <w:lang w:val="en-GB"/>
        </w:rPr>
      </w:r>
      <w:r w:rsidR="00285896" w:rsidRPr="000C7A08">
        <w:rPr>
          <w:lang w:val="en-GB"/>
        </w:rPr>
        <w:fldChar w:fldCharType="separate"/>
      </w:r>
      <w:r w:rsidR="00285896" w:rsidRPr="000C7A08">
        <w:rPr>
          <w:noProof/>
          <w:vertAlign w:val="superscript"/>
          <w:lang w:val="en-GB"/>
        </w:rPr>
        <w:t>29,30</w:t>
      </w:r>
      <w:r w:rsidR="00285896" w:rsidRPr="000C7A08">
        <w:rPr>
          <w:lang w:val="en-GB"/>
        </w:rPr>
        <w:fldChar w:fldCharType="end"/>
      </w:r>
      <w:r w:rsidR="009C3DD0" w:rsidRPr="000C7A08">
        <w:rPr>
          <w:lang w:val="en-GB"/>
        </w:rPr>
        <w:t>.</w:t>
      </w:r>
      <w:r w:rsidR="00981D5D" w:rsidRPr="000C7A08">
        <w:t xml:space="preserve"> </w:t>
      </w:r>
      <w:r w:rsidR="00105E2D" w:rsidRPr="000C7A08">
        <w:t xml:space="preserve">We have previously demonstrated that in neuron-glia culture only 0.7% of cells were positive for the microglial marker </w:t>
      </w:r>
      <w:r w:rsidR="00175012" w:rsidRPr="000C7A08">
        <w:t>ionized calcium-binding adapter molecule 1</w:t>
      </w:r>
      <w:r w:rsidR="00F574D7" w:rsidRPr="000C7A08">
        <w:rPr>
          <w:color w:val="auto"/>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F574D7" w:rsidRPr="000C7A08">
        <w:rPr>
          <w:color w:val="auto"/>
        </w:rPr>
        <w:instrText xml:space="preserve"> ADDIN EN.CITE </w:instrText>
      </w:r>
      <w:r w:rsidR="00F574D7" w:rsidRPr="000C7A08">
        <w:rPr>
          <w:color w:val="auto"/>
        </w:rPr>
        <w:fldChar w:fldCharType="begin">
          <w:fldData xml:space="preserve">PEVuZE5vdGU+PENpdGU+PEF1dGhvcj5Sb3F1ZTwvQXV0aG9yPjxZZWFyPjIwMTc8L1llYXI+PFJl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</w:fldData>
        </w:fldChar>
      </w:r>
      <w:r w:rsidR="00F574D7" w:rsidRPr="000C7A08">
        <w:rPr>
          <w:color w:val="auto"/>
        </w:rPr>
        <w:instrText xml:space="preserve"> ADDIN EN.CITE.DATA </w:instrText>
      </w:r>
      <w:r w:rsidR="00F574D7" w:rsidRPr="000C7A08">
        <w:rPr>
          <w:color w:val="auto"/>
        </w:rPr>
      </w:r>
      <w:r w:rsidR="00F574D7" w:rsidRPr="000C7A08">
        <w:rPr>
          <w:color w:val="auto"/>
        </w:rPr>
        <w:fldChar w:fldCharType="end"/>
      </w:r>
      <w:r w:rsidR="00F574D7" w:rsidRPr="000C7A08">
        <w:rPr>
          <w:color w:val="auto"/>
        </w:rPr>
      </w:r>
      <w:r w:rsidR="00F574D7" w:rsidRPr="000C7A08">
        <w:rPr>
          <w:color w:val="auto"/>
        </w:rPr>
        <w:fldChar w:fldCharType="separate"/>
      </w:r>
      <w:r w:rsidR="00F574D7" w:rsidRPr="000C7A08">
        <w:rPr>
          <w:noProof/>
          <w:color w:val="auto"/>
          <w:vertAlign w:val="superscript"/>
        </w:rPr>
        <w:t>5</w:t>
      </w:r>
      <w:r w:rsidR="00F574D7" w:rsidRPr="000C7A08">
        <w:rPr>
          <w:color w:val="auto"/>
        </w:rPr>
        <w:fldChar w:fldCharType="end"/>
      </w:r>
      <w:r w:rsidR="00105E2D" w:rsidRPr="000C7A08">
        <w:rPr>
          <w:color w:val="auto"/>
        </w:rPr>
        <w:t xml:space="preserve">. </w:t>
      </w:r>
      <w:r w:rsidR="00105E2D" w:rsidRPr="000C7A08">
        <w:t>Although the culture medium used in neuron-glia cultures has the nutritional support necessary for glial cell growth, the amount of microglia in the cortex of</w:t>
      </w:r>
      <w:r w:rsidR="0036745E" w:rsidRPr="000C7A08">
        <w:t xml:space="preserve"> </w:t>
      </w:r>
      <w:r w:rsidR="00105E2D" w:rsidRPr="000C7A08">
        <w:t>embryos</w:t>
      </w:r>
      <w:r w:rsidR="0036745E" w:rsidRPr="000C7A08">
        <w:t xml:space="preserve"> with 15-16 days</w:t>
      </w:r>
      <w:r w:rsidR="00105E2D" w:rsidRPr="000C7A08">
        <w:t xml:space="preserve"> is reduced and as the culture time is reduced, the growth of this cell type is limited. The same applies to neuron-enriched cultures, but in this case the growth of glial cells is even more limited due to the absence of </w:t>
      </w:r>
      <w:r w:rsidR="00D659CF" w:rsidRPr="000C7A08">
        <w:t>HI-</w:t>
      </w:r>
      <w:r w:rsidR="00105E2D" w:rsidRPr="000C7A08">
        <w:t>FBS in the culture medium.</w:t>
      </w:r>
    </w:p>
    <w:p w14:paraId="18D732CF" w14:textId="77777777" w:rsidR="00605210" w:rsidRPr="000C7A08" w:rsidRDefault="00605210" w:rsidP="003E5EE9"/>
    <w:p w14:paraId="4602C5E0" w14:textId="6EE3C541" w:rsidR="004E7A5F" w:rsidRDefault="009C3DD0" w:rsidP="003E5EE9">
      <w:pPr>
        <w:rPr>
          <w:lang w:val="en-GB"/>
        </w:rPr>
      </w:pPr>
      <w:bookmarkStart w:id="8" w:name="_heading=h.3dy6vkm" w:colFirst="0" w:colLast="0"/>
      <w:bookmarkEnd w:id="8"/>
      <w:r w:rsidRPr="000C7A08">
        <w:rPr>
          <w:lang w:val="en-GB"/>
        </w:rPr>
        <w:t xml:space="preserve">In addition to allowing </w:t>
      </w:r>
      <w:r w:rsidR="00D17CD8" w:rsidRPr="000C7A08">
        <w:rPr>
          <w:lang w:val="en-GB"/>
        </w:rPr>
        <w:t>different types of</w:t>
      </w:r>
      <w:r w:rsidRPr="000C7A08">
        <w:rPr>
          <w:lang w:val="en-GB"/>
        </w:rPr>
        <w:t xml:space="preserve"> cultures to be obtained from the same </w:t>
      </w:r>
      <w:r w:rsidR="008D7661" w:rsidRPr="000C7A08">
        <w:rPr>
          <w:lang w:val="en-GB"/>
        </w:rPr>
        <w:t>pr</w:t>
      </w:r>
      <w:r w:rsidR="00CF4F78" w:rsidRPr="000C7A08">
        <w:rPr>
          <w:lang w:val="en-GB"/>
        </w:rPr>
        <w:t>e</w:t>
      </w:r>
      <w:r w:rsidR="008D7661" w:rsidRPr="000C7A08">
        <w:rPr>
          <w:lang w:val="en-GB"/>
        </w:rPr>
        <w:t>paration</w:t>
      </w:r>
      <w:r w:rsidRPr="000C7A08">
        <w:rPr>
          <w:lang w:val="en-GB"/>
        </w:rPr>
        <w:t xml:space="preserve">, the protocol here described has other advantages. </w:t>
      </w:r>
      <w:r w:rsidR="008D7661" w:rsidRPr="000C7A08">
        <w:rPr>
          <w:lang w:val="en-GB"/>
        </w:rPr>
        <w:t>T</w:t>
      </w:r>
      <w:r w:rsidRPr="000C7A08">
        <w:rPr>
          <w:lang w:val="en-GB"/>
        </w:rPr>
        <w:t xml:space="preserve">he single-cell suspension is obtained </w:t>
      </w:r>
      <w:r w:rsidR="008D7661" w:rsidRPr="000C7A08">
        <w:rPr>
          <w:lang w:val="en-GB"/>
        </w:rPr>
        <w:t>simply</w:t>
      </w:r>
      <w:r w:rsidRPr="000C7A08">
        <w:rPr>
          <w:lang w:val="en-GB"/>
        </w:rPr>
        <w:t xml:space="preserve"> by mechanical digestion, unlike other methods that use </w:t>
      </w:r>
      <w:r w:rsidR="008D7661" w:rsidRPr="000C7A08">
        <w:rPr>
          <w:lang w:val="en-GB"/>
        </w:rPr>
        <w:t xml:space="preserve">both </w:t>
      </w:r>
      <w:r w:rsidRPr="000C7A08">
        <w:rPr>
          <w:lang w:val="en-GB"/>
        </w:rPr>
        <w:t>enzymatic and mechanical digestion</w:t>
      </w:r>
      <w:r w:rsidR="00E53671" w:rsidRPr="000C7A08">
        <w:rPr>
          <w:lang w:val="en-GB"/>
        </w:rPr>
        <w:fldChar w:fldCharType="begin">
          <w:fldData xml:space="preserve">PEVuZE5vdGU+PENpdGU+PEF1dGhvcj5LdXN6Y3p5azwvQXV0aG9yPjxZZWFyPjIwMTM8L1llYXI+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AzNS00MTwvcGFnZXM+PHZvbHVtZT4xODUyPC92
b2x1bWU+PG51bWJlcj4xMCBQdCBBPC9udW1iZXI+PGRhdGVzPjx5ZWFyPjIwMTU8L3llYXI+PHB1
Yi1kYXRlcz48ZGF0ZT5PY3Q8L2RhdGU+PC9wdWItZGF0ZXM+PC9kYXRlcz48aXNibj4wMDA2LTMw
MDIgKFByaW50KSYjeEQ7MDAwNi0zMDAyIChMaW5raW5nKTwvaXNibj48YWNjZXNzaW9uLW51bT4y
NjE3MDA2NDwvYWNjZXNzaW9uLW51bT48dXJscz48cmVsYXRlZC11cmxzPjx1cmw+aHR0cDovL3d3
dy5uY2JpLm5sbS5uaWguZ292L3B1Ym1lZC8yNjE3MDA2NDwvdXJsPjwvcmVsYXRlZC11cmxzPjwv
dXJscz48ZWxlY3Ryb25pYy1yZXNvdXJjZS1udW0+MTAuMTAxNi9qLmJiYWRpcy4yMDE1LjA3LjAw
NDwvZWxlY3Ryb25pYy1yZXNvdXJjZS1udW0+PC9yZWNvcmQ+PC9DaXRlPjwvRW5kTm90ZT4A
</w:fldData>
        </w:fldChar>
      </w:r>
      <w:r w:rsidR="00E53671" w:rsidRPr="000C7A08">
        <w:rPr>
          <w:lang w:val="en-GB"/>
        </w:rPr>
        <w:instrText xml:space="preserve"> ADDIN EN.CITE </w:instrText>
      </w:r>
      <w:r w:rsidR="00E53671" w:rsidRPr="000C7A08">
        <w:rPr>
          <w:lang w:val="en-GB"/>
        </w:rPr>
        <w:fldChar w:fldCharType="begin">
          <w:fldData xml:space="preserve">PEVuZE5vdGU+PENpdGU+PEF1dGhvcj5LdXN6Y3p5azwvQXV0aG9yPjxZZWFyPjIwMTM8L1llYXI+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AzNS00MTwvcGFnZXM+PHZvbHVtZT4xODUyPC92
b2x1bWU+PG51bWJlcj4xMCBQdCBBPC9udW1iZXI+PGRhdGVzPjx5ZWFyPjIwMTU8L3llYXI+PHB1
Yi1kYXRlcz48ZGF0ZT5PY3Q8L2RhdGU+PC9wdWItZGF0ZXM+PC9kYXRlcz48aXNibj4wMDA2LTMw
MDIgKFByaW50KSYjeEQ7MDAwNi0zMDAyIChMaW5raW5nKTwvaXNibj48YWNjZXNzaW9uLW51bT4y
NjE3MDA2NDwvYWNjZXNzaW9uLW51bT48dXJscz48cmVsYXRlZC11cmxzPjx1cmw+aHR0cDovL3d3
dy5uY2JpLm5sbS5uaWguZ292L3B1Ym1lZC8yNjE3MDA2NDwvdXJsPjwvcmVsYXRlZC11cmxzPjwv
dXJscz48ZWxlY3Ryb25pYy1yZXNvdXJjZS1udW0+MTAuMTAxNi9qLmJiYWRpcy4yMDE1LjA3LjAw
NDwvZWxlY3Ryb25pYy1yZXNvdXJjZS1udW0+PC9yZWNvcmQ+PC9DaXRlPjwvRW5kTm90ZT4A
</w:fldData>
        </w:fldChar>
      </w:r>
      <w:r w:rsidR="00E53671" w:rsidRPr="000C7A08">
        <w:rPr>
          <w:lang w:val="en-GB"/>
        </w:rPr>
        <w:instrText xml:space="preserve"> ADDIN EN.CITE.DATA </w:instrText>
      </w:r>
      <w:r w:rsidR="00E53671" w:rsidRPr="000C7A08">
        <w:rPr>
          <w:lang w:val="en-GB"/>
        </w:rPr>
      </w:r>
      <w:r w:rsidR="00E53671" w:rsidRPr="000C7A08">
        <w:rPr>
          <w:lang w:val="en-GB"/>
        </w:rPr>
        <w:fldChar w:fldCharType="end"/>
      </w:r>
      <w:r w:rsidR="00E53671" w:rsidRPr="000C7A08">
        <w:rPr>
          <w:lang w:val="en-GB"/>
        </w:rPr>
      </w:r>
      <w:r w:rsidR="00E53671" w:rsidRPr="000C7A08">
        <w:rPr>
          <w:lang w:val="en-GB"/>
        </w:rPr>
        <w:fldChar w:fldCharType="separate"/>
      </w:r>
      <w:r w:rsidR="00E53671" w:rsidRPr="000C7A08">
        <w:rPr>
          <w:noProof/>
          <w:vertAlign w:val="superscript"/>
          <w:lang w:val="en-GB"/>
        </w:rPr>
        <w:t>24,25,31,32</w:t>
      </w:r>
      <w:r w:rsidR="00E53671" w:rsidRPr="000C7A08">
        <w:rPr>
          <w:lang w:val="en-GB"/>
        </w:rPr>
        <w:fldChar w:fldCharType="end"/>
      </w:r>
      <w:r w:rsidR="00605210">
        <w:rPr>
          <w:lang w:val="en-GB"/>
        </w:rPr>
        <w:t>;</w:t>
      </w:r>
      <w:r w:rsidRPr="000C7A08">
        <w:rPr>
          <w:lang w:val="en-GB"/>
        </w:rPr>
        <w:t xml:space="preserve"> therefore</w:t>
      </w:r>
      <w:r w:rsidR="00605210">
        <w:rPr>
          <w:lang w:val="en-GB"/>
        </w:rPr>
        <w:t>,</w:t>
      </w:r>
      <w:r w:rsidRPr="000C7A08">
        <w:rPr>
          <w:lang w:val="en-GB"/>
        </w:rPr>
        <w:t xml:space="preserve"> </w:t>
      </w:r>
      <w:r w:rsidR="00605210">
        <w:rPr>
          <w:lang w:val="en-GB"/>
        </w:rPr>
        <w:t>it is</w:t>
      </w:r>
      <w:r w:rsidRPr="000C7A08">
        <w:rPr>
          <w:lang w:val="en-GB"/>
        </w:rPr>
        <w:t xml:space="preserve"> faster and cheaper. Another advantage is that this protocol can also be </w:t>
      </w:r>
      <w:r w:rsidR="008D7661" w:rsidRPr="000C7A08">
        <w:rPr>
          <w:lang w:val="en-GB"/>
        </w:rPr>
        <w:t xml:space="preserve">used </w:t>
      </w:r>
      <w:r w:rsidRPr="000C7A08">
        <w:rPr>
          <w:lang w:val="en-GB"/>
        </w:rPr>
        <w:t xml:space="preserve">to </w:t>
      </w:r>
      <w:r w:rsidR="008D7661" w:rsidRPr="000C7A08">
        <w:rPr>
          <w:lang w:val="en-GB"/>
        </w:rPr>
        <w:t xml:space="preserve">prepare </w:t>
      </w:r>
      <w:r w:rsidRPr="000C7A08">
        <w:rPr>
          <w:lang w:val="en-GB"/>
        </w:rPr>
        <w:t xml:space="preserve">cells from other brain regions, such as the hippocampus </w:t>
      </w:r>
      <w:r w:rsidR="008D7661" w:rsidRPr="000C7A08">
        <w:rPr>
          <w:lang w:val="en-GB"/>
        </w:rPr>
        <w:t xml:space="preserve">or </w:t>
      </w:r>
      <w:r w:rsidRPr="000C7A08">
        <w:rPr>
          <w:lang w:val="en-GB"/>
        </w:rPr>
        <w:t>the midbrain, allowing the study of pathologies affecting different areas of the brain. Moreover, the alternative procedure</w:t>
      </w:r>
      <w:r w:rsidR="003B531A" w:rsidRPr="000C7A08">
        <w:rPr>
          <w:lang w:val="en-GB"/>
        </w:rPr>
        <w:t xml:space="preserve"> described</w:t>
      </w:r>
      <w:r w:rsidR="008D7661" w:rsidRPr="000C7A08">
        <w:rPr>
          <w:lang w:val="en-GB"/>
        </w:rPr>
        <w:t>,</w:t>
      </w:r>
      <w:r w:rsidRPr="000C7A08">
        <w:rPr>
          <w:lang w:val="en-GB"/>
        </w:rPr>
        <w:t xml:space="preserve"> t</w:t>
      </w:r>
      <w:r w:rsidR="008D7661" w:rsidRPr="000C7A08">
        <w:rPr>
          <w:lang w:val="en-GB"/>
        </w:rPr>
        <w:t>hat allows the</w:t>
      </w:r>
      <w:r w:rsidRPr="000C7A08">
        <w:rPr>
          <w:lang w:val="en-GB"/>
        </w:rPr>
        <w:t xml:space="preserve"> establish</w:t>
      </w:r>
      <w:r w:rsidR="008D7661" w:rsidRPr="000C7A08">
        <w:rPr>
          <w:lang w:val="en-GB"/>
        </w:rPr>
        <w:t>ment of</w:t>
      </w:r>
      <w:r w:rsidRPr="000C7A08">
        <w:rPr>
          <w:lang w:val="en-GB"/>
        </w:rPr>
        <w:t xml:space="preserve"> co-cultures</w:t>
      </w:r>
      <w:r w:rsidR="008D7661" w:rsidRPr="000C7A08">
        <w:rPr>
          <w:lang w:val="en-GB"/>
        </w:rPr>
        <w:t>,</w:t>
      </w:r>
      <w:r w:rsidR="00841B18" w:rsidRPr="000C7A08">
        <w:rPr>
          <w:lang w:val="en-GB"/>
        </w:rPr>
        <w:t xml:space="preserve"> allows</w:t>
      </w:r>
      <w:r w:rsidRPr="000C7A08">
        <w:rPr>
          <w:lang w:val="en-GB"/>
        </w:rPr>
        <w:t xml:space="preserve"> </w:t>
      </w:r>
      <w:r w:rsidR="008D7661" w:rsidRPr="000C7A08">
        <w:rPr>
          <w:lang w:val="en-GB"/>
        </w:rPr>
        <w:t xml:space="preserve">the analysis of </w:t>
      </w:r>
      <w:r w:rsidRPr="000C7A08">
        <w:rPr>
          <w:lang w:val="en-GB"/>
        </w:rPr>
        <w:t xml:space="preserve">biochemical and morphological changes that occur in </w:t>
      </w:r>
      <w:r w:rsidR="008D7661" w:rsidRPr="000C7A08">
        <w:rPr>
          <w:lang w:val="en-GB"/>
        </w:rPr>
        <w:t xml:space="preserve">specific </w:t>
      </w:r>
      <w:r w:rsidRPr="000C7A08">
        <w:rPr>
          <w:lang w:val="en-GB"/>
        </w:rPr>
        <w:t xml:space="preserve">cell types present in the co-culture by using methods such as immunocytochemistry. A common model for the establishment of co-cultures is </w:t>
      </w:r>
      <w:proofErr w:type="spellStart"/>
      <w:r w:rsidRPr="000C7A08">
        <w:rPr>
          <w:lang w:val="en-GB"/>
        </w:rPr>
        <w:t>transwell</w:t>
      </w:r>
      <w:proofErr w:type="spellEnd"/>
      <w:r w:rsidRPr="000C7A08">
        <w:rPr>
          <w:lang w:val="en-GB"/>
        </w:rPr>
        <w:t xml:space="preserve"> systems</w:t>
      </w:r>
      <w:r w:rsidR="00A6112F" w:rsidRPr="000C7A08">
        <w:rPr>
          <w:lang w:val="en-GB"/>
        </w:rPr>
        <w:fldChar w:fldCharType="begin">
          <w:fldData xml:space="preserve">PEVuZE5vdGU+PENpdGU+PEF1dGhvcj5LdXN6Y3p5azwvQXV0aG9yPjxZZWFyPjIwMTM8L1llYXI+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</w:fldData>
        </w:fldChar>
      </w:r>
      <w:r w:rsidR="00A6112F" w:rsidRPr="000C7A08">
        <w:rPr>
          <w:lang w:val="en-GB"/>
        </w:rPr>
        <w:instrText xml:space="preserve"> ADDIN EN.CITE </w:instrText>
      </w:r>
      <w:r w:rsidR="00A6112F" w:rsidRPr="000C7A08">
        <w:rPr>
          <w:lang w:val="en-GB"/>
        </w:rPr>
        <w:fldChar w:fldCharType="begin">
          <w:fldData xml:space="preserve">PEVuZE5vdGU+PENpdGU+PEF1dGhvcj5LdXN6Y3p5azwvQXV0aG9yPjxZZWFyPjIwMTM8L1llYXI+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</w:fldData>
        </w:fldChar>
      </w:r>
      <w:r w:rsidR="00A6112F" w:rsidRPr="000C7A08">
        <w:rPr>
          <w:lang w:val="en-GB"/>
        </w:rPr>
        <w:instrText xml:space="preserve"> ADDIN EN.CITE.DATA </w:instrText>
      </w:r>
      <w:r w:rsidR="00A6112F" w:rsidRPr="000C7A08">
        <w:rPr>
          <w:lang w:val="en-GB"/>
        </w:rPr>
      </w:r>
      <w:r w:rsidR="00A6112F" w:rsidRPr="000C7A08">
        <w:rPr>
          <w:lang w:val="en-GB"/>
        </w:rPr>
        <w:fldChar w:fldCharType="end"/>
      </w:r>
      <w:r w:rsidR="00A6112F" w:rsidRPr="000C7A08">
        <w:rPr>
          <w:lang w:val="en-GB"/>
        </w:rPr>
      </w:r>
      <w:r w:rsidR="00A6112F" w:rsidRPr="000C7A08">
        <w:rPr>
          <w:lang w:val="en-GB"/>
        </w:rPr>
        <w:fldChar w:fldCharType="separate"/>
      </w:r>
      <w:r w:rsidR="00A6112F" w:rsidRPr="000C7A08">
        <w:rPr>
          <w:noProof/>
          <w:vertAlign w:val="superscript"/>
          <w:lang w:val="en-GB"/>
        </w:rPr>
        <w:t>24,25,33,34</w:t>
      </w:r>
      <w:r w:rsidR="00A6112F" w:rsidRPr="000C7A08">
        <w:rPr>
          <w:lang w:val="en-GB"/>
        </w:rPr>
        <w:fldChar w:fldCharType="end"/>
      </w:r>
      <w:r w:rsidRPr="000C7A08">
        <w:rPr>
          <w:lang w:val="en-GB"/>
        </w:rPr>
        <w:t>.</w:t>
      </w:r>
      <w:r w:rsidR="006D2EEB">
        <w:rPr>
          <w:color w:val="FF0000"/>
          <w:lang w:val="en-GB"/>
        </w:rPr>
        <w:t xml:space="preserve"> </w:t>
      </w:r>
      <w:r w:rsidRPr="000C7A08">
        <w:rPr>
          <w:lang w:val="en-GB"/>
        </w:rPr>
        <w:t xml:space="preserve">Contrary to what occurs with </w:t>
      </w:r>
      <w:r w:rsidR="008D7661" w:rsidRPr="000C7A08">
        <w:rPr>
          <w:lang w:val="en-GB"/>
        </w:rPr>
        <w:t xml:space="preserve">a </w:t>
      </w:r>
      <w:r w:rsidRPr="000C7A08">
        <w:rPr>
          <w:lang w:val="en-GB"/>
        </w:rPr>
        <w:t xml:space="preserve">co-culture system using </w:t>
      </w:r>
      <w:r w:rsidR="008D7661" w:rsidRPr="000C7A08">
        <w:rPr>
          <w:lang w:val="en-GB"/>
        </w:rPr>
        <w:t xml:space="preserve">small spacers, such as the </w:t>
      </w:r>
      <w:r w:rsidRPr="000C7A08">
        <w:rPr>
          <w:lang w:val="en-GB"/>
        </w:rPr>
        <w:t xml:space="preserve">paraffin spheres, </w:t>
      </w:r>
      <w:proofErr w:type="spellStart"/>
      <w:r w:rsidRPr="000C7A08">
        <w:rPr>
          <w:lang w:val="en-GB"/>
        </w:rPr>
        <w:t>transwell</w:t>
      </w:r>
      <w:proofErr w:type="spellEnd"/>
      <w:r w:rsidRPr="000C7A08">
        <w:rPr>
          <w:lang w:val="en-GB"/>
        </w:rPr>
        <w:t xml:space="preserve"> co-culture models</w:t>
      </w:r>
      <w:r w:rsidR="008D7661" w:rsidRPr="000C7A08">
        <w:rPr>
          <w:lang w:val="en-GB"/>
        </w:rPr>
        <w:t xml:space="preserve"> do not allow</w:t>
      </w:r>
      <w:r w:rsidRPr="000C7A08">
        <w:rPr>
          <w:lang w:val="en-GB"/>
        </w:rPr>
        <w:t xml:space="preserve"> to perform immunocytochemistry on both cells types present in the co-culture. In addition, the co-culture</w:t>
      </w:r>
      <w:r w:rsidR="008D7661" w:rsidRPr="000C7A08">
        <w:rPr>
          <w:lang w:val="en-GB"/>
        </w:rPr>
        <w:t>s using</w:t>
      </w:r>
      <w:r w:rsidRPr="000C7A08">
        <w:rPr>
          <w:lang w:val="en-GB"/>
        </w:rPr>
        <w:t xml:space="preserve"> </w:t>
      </w:r>
      <w:r w:rsidR="008D7661" w:rsidRPr="000C7A08">
        <w:rPr>
          <w:lang w:val="en-GB"/>
        </w:rPr>
        <w:t>spacers such as the paraffin spheres</w:t>
      </w:r>
      <w:r w:rsidR="008D7661" w:rsidRPr="000C7A08" w:rsidDel="008D7661">
        <w:rPr>
          <w:lang w:val="en-GB"/>
        </w:rPr>
        <w:t xml:space="preserve"> </w:t>
      </w:r>
      <w:r w:rsidR="008D7661" w:rsidRPr="000C7A08">
        <w:rPr>
          <w:lang w:val="en-GB"/>
        </w:rPr>
        <w:t>are</w:t>
      </w:r>
      <w:r w:rsidRPr="000C7A08">
        <w:rPr>
          <w:lang w:val="en-GB"/>
        </w:rPr>
        <w:t xml:space="preserve"> simple and low cost</w:t>
      </w:r>
      <w:r w:rsidR="008D7661" w:rsidRPr="000C7A08">
        <w:rPr>
          <w:lang w:val="en-GB"/>
        </w:rPr>
        <w:t>.</w:t>
      </w:r>
    </w:p>
    <w:p w14:paraId="2BFF4791" w14:textId="77777777" w:rsidR="00605210" w:rsidRPr="000C7A08" w:rsidRDefault="00605210" w:rsidP="003E5EE9">
      <w:pPr>
        <w:rPr>
          <w:lang w:val="en-GB"/>
        </w:rPr>
      </w:pPr>
    </w:p>
    <w:p w14:paraId="25C1F846" w14:textId="2D946943" w:rsidR="00693A16" w:rsidRPr="000C7A08" w:rsidRDefault="009C3DD0" w:rsidP="003E5EE9">
      <w:pPr>
        <w:rPr>
          <w:lang w:val="en-GB"/>
        </w:rPr>
      </w:pPr>
      <w:bookmarkStart w:id="9" w:name="_heading=h.1t3h5sf" w:colFirst="0" w:colLast="0"/>
      <w:bookmarkEnd w:id="9"/>
      <w:r w:rsidRPr="000C7A08">
        <w:rPr>
          <w:lang w:val="en-GB"/>
        </w:rPr>
        <w:t>Subjecting neuron</w:t>
      </w:r>
      <w:r w:rsidR="00841B18" w:rsidRPr="000C7A08">
        <w:rPr>
          <w:lang w:val="en-GB"/>
        </w:rPr>
        <w:t>-enriched</w:t>
      </w:r>
      <w:r w:rsidRPr="000C7A08">
        <w:rPr>
          <w:lang w:val="en-GB"/>
        </w:rPr>
        <w:t xml:space="preserve"> or neuron-glia cultures to OGD is a common </w:t>
      </w:r>
      <w:r w:rsidR="008E4682" w:rsidRPr="008E4682">
        <w:rPr>
          <w:lang w:val="en-GB"/>
        </w:rPr>
        <w:t xml:space="preserve">in vitro </w:t>
      </w:r>
      <w:r w:rsidRPr="000C7A08">
        <w:rPr>
          <w:lang w:val="en-GB"/>
        </w:rPr>
        <w:t xml:space="preserve">model for ischemia, nonetheless other </w:t>
      </w:r>
      <w:r w:rsidR="008E4682" w:rsidRPr="008E4682">
        <w:rPr>
          <w:lang w:val="en-GB"/>
        </w:rPr>
        <w:t xml:space="preserve">in vitro </w:t>
      </w:r>
      <w:r w:rsidRPr="000C7A08">
        <w:rPr>
          <w:lang w:val="en-GB"/>
        </w:rPr>
        <w:t xml:space="preserve">methods have been used, namely chemical and enzymatic methods </w:t>
      </w:r>
      <w:r w:rsidR="008D7661" w:rsidRPr="000C7A08">
        <w:rPr>
          <w:lang w:val="en-GB"/>
        </w:rPr>
        <w:t xml:space="preserve">or </w:t>
      </w:r>
      <w:r w:rsidRPr="000C7A08">
        <w:rPr>
          <w:lang w:val="en-GB"/>
        </w:rPr>
        <w:t>induction of excitotoxicity by glutamate</w:t>
      </w:r>
      <w:r w:rsidR="00391923" w:rsidRPr="000C7A08">
        <w:rPr>
          <w:lang w:val="en-GB"/>
        </w:rPr>
        <w:fldChar w:fldCharType="begin"/>
      </w:r>
      <w:r w:rsidR="00391923" w:rsidRPr="000C7A08">
        <w:rPr>
          <w:lang w:val="en-GB"/>
        </w:rPr>
        <w:instrText xml:space="preserve"> ADDIN EN.CITE &lt;EndNote&gt;&lt;Cite&gt;&lt;Author&gt;Woodruff&lt;/Author&gt;&lt;Year&gt;2011&lt;/Year&gt;&lt;RecNum&gt;351&lt;/RecNum&gt;&lt;DisplayText&gt;&lt;style face="superscript"&gt;3&lt;/style&gt;&lt;/DisplayText&gt;&lt;record&gt;&lt;rec-number&gt;351&lt;/rec-number&gt;&lt;foreign-keys&gt;&lt;key app="EN" db-id="2dps0awfb2p2esee5xbps9tb0apxdza0pwrx"&gt;351&lt;/key&gt;&lt;/foreign-keys&gt;&lt;ref-type name="Journal Article"&gt;17&lt;/ref-type&gt;&lt;contributors&gt;&lt;authors&gt;&lt;author&gt;Woodruff, T. M.&lt;/author&gt;&lt;author&gt;Thundyil, J.&lt;/author&gt;&lt;author&gt;Tang, S. C.&lt;/author&gt;&lt;author&gt;Sobey, C. G.&lt;/author&gt;&lt;author&gt;Taylor, S. M.&lt;/author&gt;&lt;author&gt;Arumugam, T. V.&lt;/author&gt;&lt;/authors&gt;&lt;/contributors&gt;&lt;auth-address&gt;School of Biomedical Sciences, University of Queensland, Brisbane, Queensland 4072, Australia. t.woodruff@uq.edu.au.&lt;/auth-address&gt;&lt;titles&gt;&lt;title&gt;Pathophysiology, treatment, and animal and cellular models of human ischemic stroke&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11&lt;/pages&gt;&lt;volume&gt;6&lt;/volume&gt;&lt;number&gt;1&lt;/number&gt;&lt;dates&gt;&lt;year&gt;2011&lt;/year&gt;&lt;pub-dates&gt;&lt;date&gt;Jan 25&lt;/date&gt;&lt;/pub-dates&gt;&lt;/dates&gt;&lt;isbn&gt;1750-1326 (Electronic)&amp;#xD;1750-1326 (Linking)&lt;/isbn&gt;&lt;accession-num&gt;21266064&lt;/accession-num&gt;&lt;urls&gt;&lt;related-urls&gt;&lt;url&gt;http://www.ncbi.nlm.nih.gov/pubmed/21266064&lt;/url&gt;&lt;/related-urls&gt;&lt;/urls&gt;&lt;custom2&gt;3037909&lt;/custom2&gt;&lt;electronic-resource-num&gt;10.1186/1750-1326-6-11&lt;/electronic-resource-num&gt;&lt;/record&gt;&lt;/Cite&gt;&lt;/EndNote&gt;</w:instrText>
      </w:r>
      <w:r w:rsidR="00391923" w:rsidRPr="000C7A08">
        <w:rPr>
          <w:lang w:val="en-GB"/>
        </w:rPr>
        <w:fldChar w:fldCharType="separate"/>
      </w:r>
      <w:r w:rsidR="00391923" w:rsidRPr="000C7A08">
        <w:rPr>
          <w:noProof/>
          <w:vertAlign w:val="superscript"/>
          <w:lang w:val="en-GB"/>
        </w:rPr>
        <w:t>3</w:t>
      </w:r>
      <w:r w:rsidR="00391923" w:rsidRPr="000C7A08">
        <w:rPr>
          <w:lang w:val="en-GB"/>
        </w:rPr>
        <w:fldChar w:fldCharType="end"/>
      </w:r>
      <w:r w:rsidRPr="000C7A08">
        <w:rPr>
          <w:vertAlign w:val="superscript"/>
          <w:lang w:val="en-GB"/>
        </w:rPr>
        <w:t>,</w:t>
      </w:r>
      <w:r w:rsidR="00391923" w:rsidRPr="000C7A08">
        <w:rPr>
          <w:vertAlign w:val="superscript"/>
          <w:lang w:val="en-GB"/>
        </w:rPr>
        <w:fldChar w:fldCharType="begin"/>
      </w:r>
      <w:r w:rsidR="00391923" w:rsidRPr="000C7A08">
        <w:rPr>
          <w:vertAlign w:val="superscript"/>
          <w:lang w:val="en-GB"/>
        </w:rPr>
        <w:instrText xml:space="preserve"> ADDIN EN.CITE &lt;EndNote&gt;&lt;Cite&gt;&lt;Author&gt;Holloway&lt;/Author&gt;&lt;Year&gt;2016&lt;/Year&gt;&lt;RecNum&gt;417&lt;/RecNum&gt;&lt;DisplayText&gt;&lt;style face="superscript"&gt;35&lt;/style&gt;&lt;/DisplayText&gt;&lt;record&gt;&lt;rec-number&gt;417&lt;/rec-number&gt;&lt;foreign-keys&gt;&lt;key app="EN" db-id="2dps0awfb2p2esee5xbps9tb0apxdza0pwrx"&gt;417&lt;/key&gt;&lt;/foreign-keys&gt;&lt;ref-type name="Journal Article"&gt;17&lt;/ref-type&gt;&lt;contributors&gt;&lt;authors&gt;&lt;author&gt;Holloway, P. M.&lt;/author&gt;&lt;author&gt;Gavins, F. N.&lt;/author&gt;&lt;/authors&gt;&lt;/contributors&gt;&lt;auth-address&gt;From the Department of Molecular and Cellular Physiology, Louisiana State University Health Sciences Center-Shreveport, Shreveport, LA.&amp;#xD;From the Department of Molecular and Cellular Physiology, Louisiana State University Health Sciences Center-Shreveport, Shreveport, LA. fgavin@lsuhsc.edu.&lt;/auth-address&gt;&lt;titles&gt;&lt;title&gt;Modeling Ischemic Stroke In Vitro: Status Quo and Future Perspectives&lt;/title&gt;&lt;secondary-title&gt;Stroke&lt;/secondary-title&gt;&lt;alt-title&gt;Stroke&lt;/alt-title&gt;&lt;/titles&gt;&lt;periodical&gt;&lt;full-title&gt;Stroke&lt;/full-title&gt;&lt;abbr-1&gt;Stroke&lt;/abbr-1&gt;&lt;/periodical&gt;&lt;alt-periodical&gt;&lt;full-title&gt;Stroke&lt;/full-title&gt;&lt;abbr-1&gt;Stroke&lt;/abbr-1&gt;&lt;/alt-periodical&gt;&lt;pages&gt;561-9&lt;/pages&gt;&lt;volume&gt;47&lt;/volume&gt;&lt;number&gt;2&lt;/number&gt;&lt;keywords&gt;&lt;keyword&gt;Animals&lt;/keyword&gt;&lt;keyword&gt;Biomedical Research&lt;/keyword&gt;&lt;keyword&gt;Blood-Brain Barrier&lt;/keyword&gt;&lt;keyword&gt;*Brain Ischemia&lt;/keyword&gt;&lt;keyword&gt;Cell Culture Techniques&lt;/keyword&gt;&lt;keyword&gt;Cell Line&lt;/keyword&gt;&lt;keyword&gt;Cell Line, Tumor&lt;/keyword&gt;&lt;keyword&gt;Disease Models, Animal&lt;/keyword&gt;&lt;keyword&gt;Humans&lt;/keyword&gt;&lt;keyword&gt;In Vitro Techniques&lt;/keyword&gt;&lt;keyword&gt;*Models, Neurological&lt;/keyword&gt;&lt;keyword&gt;Organ Culture Techniques&lt;/keyword&gt;&lt;keyword&gt;Stem Cells&lt;/keyword&gt;&lt;keyword&gt;*Stroke&lt;/keyword&gt;&lt;/keywords&gt;&lt;dates&gt;&lt;year&gt;2016&lt;/year&gt;&lt;pub-dates&gt;&lt;date&gt;Feb&lt;/date&gt;&lt;/pub-dates&gt;&lt;/dates&gt;&lt;isbn&gt;1524-4628 (Electronic)&amp;#xD;0039-2499 (Linking)&lt;/isbn&gt;&lt;accession-num&gt;26742797&lt;/accession-num&gt;&lt;urls&gt;&lt;related-urls&gt;&lt;url&gt;http://www.ncbi.nlm.nih.gov/pubmed/26742797&lt;/url&gt;&lt;/related-urls&gt;&lt;/urls&gt;&lt;custom2&gt;4729600&lt;/custom2&gt;&lt;electronic-resource-num&gt;10.1161/STROKEAHA.115.011932&lt;/electronic-resource-num&gt;&lt;/record&gt;&lt;/Cite&gt;&lt;/EndNote&gt;</w:instrText>
      </w:r>
      <w:r w:rsidR="00391923" w:rsidRPr="000C7A08">
        <w:rPr>
          <w:vertAlign w:val="superscript"/>
          <w:lang w:val="en-GB"/>
        </w:rPr>
        <w:fldChar w:fldCharType="separate"/>
      </w:r>
      <w:r w:rsidR="00391923" w:rsidRPr="000C7A08">
        <w:rPr>
          <w:noProof/>
          <w:vertAlign w:val="superscript"/>
          <w:lang w:val="en-GB"/>
        </w:rPr>
        <w:t>35</w:t>
      </w:r>
      <w:r w:rsidR="00391923" w:rsidRPr="000C7A08">
        <w:rPr>
          <w:vertAlign w:val="superscript"/>
          <w:lang w:val="en-GB"/>
        </w:rPr>
        <w:fldChar w:fldCharType="end"/>
      </w:r>
      <w:r w:rsidRPr="000C7A08">
        <w:rPr>
          <w:lang w:val="en-GB"/>
        </w:rPr>
        <w:t xml:space="preserve">. Compared to other methods, OGD allows the simulation of the two phases that occur during the ischemic stroke, namely the deprivation of oxygen and glucose and the reperfusion, which is an advantage because it </w:t>
      </w:r>
      <w:r w:rsidR="008D7661" w:rsidRPr="000C7A08">
        <w:rPr>
          <w:lang w:val="en-GB"/>
        </w:rPr>
        <w:t>mimics</w:t>
      </w:r>
      <w:r w:rsidRPr="000C7A08">
        <w:rPr>
          <w:lang w:val="en-GB"/>
        </w:rPr>
        <w:t xml:space="preserve"> what occurs </w:t>
      </w:r>
      <w:r w:rsidR="008E4682" w:rsidRPr="008E4682">
        <w:rPr>
          <w:lang w:val="en-GB"/>
        </w:rPr>
        <w:t>in vivo</w:t>
      </w:r>
      <w:r w:rsidRPr="000C7A08">
        <w:rPr>
          <w:lang w:val="en-GB"/>
        </w:rPr>
        <w:t xml:space="preserve">. Moreover, although chemical and enzymatic methods may be useful due to its quick response and ease of application, there is a concern with the relevance to the </w:t>
      </w:r>
      <w:r w:rsidR="008E4682" w:rsidRPr="008E4682">
        <w:rPr>
          <w:lang w:val="en-GB"/>
        </w:rPr>
        <w:t>in vivo</w:t>
      </w:r>
      <w:r w:rsidRPr="000C7A08">
        <w:rPr>
          <w:lang w:val="en-GB"/>
        </w:rPr>
        <w:t xml:space="preserve"> pathological state, because chemical hypoxia leads to more free radical generation than anoxia, surpassing what is observed </w:t>
      </w:r>
      <w:r w:rsidR="008E4682" w:rsidRPr="008E4682">
        <w:rPr>
          <w:lang w:val="en-GB"/>
        </w:rPr>
        <w:t>in vivo</w:t>
      </w:r>
      <w:r w:rsidR="008E7872" w:rsidRPr="000C7A08">
        <w:rPr>
          <w:lang w:val="en-GB"/>
        </w:rPr>
        <w:fldChar w:fldCharType="begin"/>
      </w:r>
      <w:r w:rsidR="008E7872" w:rsidRPr="000C7A08">
        <w:rPr>
          <w:lang w:val="en-GB"/>
        </w:rPr>
        <w:instrText xml:space="preserve"> ADDIN EN.CITE &lt;EndNote&gt;&lt;Cite&gt;&lt;Author&gt;Holloway&lt;/Author&gt;&lt;Year&gt;2016&lt;/Year&gt;&lt;RecNum&gt;417&lt;/RecNum&gt;&lt;DisplayText&gt;&lt;style face="superscript"&gt;35&lt;/style&gt;&lt;/DisplayText&gt;&lt;record&gt;&lt;rec-number&gt;417&lt;/rec-number&gt;&lt;foreign-keys&gt;&lt;key app="EN" db-id="2dps0awfb2p2esee5xbps9tb0apxdza0pwrx"&gt;417&lt;/key&gt;&lt;/foreign-keys&gt;&lt;ref-type name="Journal Article"&gt;17&lt;/ref-type&gt;&lt;contributors&gt;&lt;authors&gt;&lt;author&gt;Holloway, P. M.&lt;/author&gt;&lt;author&gt;Gavins, F. N.&lt;/author&gt;&lt;/authors&gt;&lt;/contributors&gt;&lt;auth-address&gt;From the Department of Molecular and Cellular Physiology, Louisiana State University Health Sciences Center-Shreveport, Shreveport, LA.&amp;#xD;From the Department of Molecular and Cellular Physiology, Louisiana State University Health Sciences Center-Shreveport, Shreveport, LA. fgavin@lsuhsc.edu.&lt;/auth-address&gt;&lt;titles&gt;&lt;title&gt;Modeling Ischemic Stroke In Vitro: Status Quo and Future Perspectives&lt;/title&gt;&lt;secondary-title&gt;Stroke&lt;/secondary-title&gt;&lt;alt-title&gt;Stroke&lt;/alt-title&gt;&lt;/titles&gt;&lt;periodical&gt;&lt;full-title&gt;Stroke&lt;/full-title&gt;&lt;abbr-1&gt;Stroke&lt;/abbr-1&gt;&lt;/periodical&gt;&lt;alt-periodical&gt;&lt;full-title&gt;Stroke&lt;/full-title&gt;&lt;abbr-1&gt;Stroke&lt;/abbr-1&gt;&lt;/alt-periodical&gt;&lt;pages&gt;561-9&lt;/pages&gt;&lt;volume&gt;47&lt;/volume&gt;&lt;number&gt;2&lt;/number&gt;&lt;keywords&gt;&lt;keyword&gt;Animals&lt;/keyword&gt;&lt;keyword&gt;Biomedical Research&lt;/keyword&gt;&lt;keyword&gt;Blood-Brain Barrier&lt;/keyword&gt;&lt;keyword&gt;*Brain Ischemia&lt;/keyword&gt;&lt;keyword&gt;Cell Culture Techniques&lt;/keyword&gt;&lt;keyword&gt;Cell Line&lt;/keyword&gt;&lt;keyword&gt;Cell Line, Tumor&lt;/keyword&gt;&lt;keyword&gt;Disease Models, Animal&lt;/keyword&gt;&lt;keyword&gt;Humans&lt;/keyword&gt;&lt;keyword&gt;In Vitro Techniques&lt;/keyword&gt;&lt;keyword&gt;*Models, Neurological&lt;/keyword&gt;&lt;keyword&gt;Organ Culture Techniques&lt;/keyword&gt;&lt;keyword&gt;Stem Cells&lt;/keyword&gt;&lt;keyword&gt;*Stroke&lt;/keyword&gt;&lt;/keywords&gt;&lt;dates&gt;&lt;year&gt;2016&lt;/year&gt;&lt;pub-dates&gt;&lt;date&gt;Feb&lt;/date&gt;&lt;/pub-dates&gt;&lt;/dates&gt;&lt;isbn&gt;1524-4628 (Electronic)&amp;#xD;0039-2499 (Linking)&lt;/isbn&gt;&lt;accession-num&gt;26742797&lt;/accession-num&gt;&lt;urls&gt;&lt;related-urls&gt;&lt;url&gt;http://www.ncbi.nlm.nih.gov/pubmed/26742797&lt;/url&gt;&lt;/related-urls&gt;&lt;/urls&gt;&lt;custom2&gt;4729600&lt;/custom2&gt;&lt;electronic-resource-num&gt;10.1161/STROKEAHA.115.011932&lt;/electronic-resource-num&gt;&lt;/record&gt;&lt;/Cite&gt;&lt;/EndNote&gt;</w:instrText>
      </w:r>
      <w:r w:rsidR="008E7872" w:rsidRPr="000C7A08">
        <w:rPr>
          <w:lang w:val="en-GB"/>
        </w:rPr>
        <w:fldChar w:fldCharType="separate"/>
      </w:r>
      <w:r w:rsidR="008E7872" w:rsidRPr="000C7A08">
        <w:rPr>
          <w:noProof/>
          <w:vertAlign w:val="superscript"/>
          <w:lang w:val="en-GB"/>
        </w:rPr>
        <w:t>35</w:t>
      </w:r>
      <w:r w:rsidR="008E7872" w:rsidRPr="000C7A08">
        <w:rPr>
          <w:lang w:val="en-GB"/>
        </w:rPr>
        <w:fldChar w:fldCharType="end"/>
      </w:r>
      <w:r w:rsidRPr="000C7A08">
        <w:rPr>
          <w:lang w:val="en-GB"/>
        </w:rPr>
        <w:t xml:space="preserve">. Regarding the OGD protocol, we </w:t>
      </w:r>
      <w:r w:rsidR="00B35E9A" w:rsidRPr="000C7A08">
        <w:rPr>
          <w:lang w:val="en-GB"/>
        </w:rPr>
        <w:t xml:space="preserve">observed </w:t>
      </w:r>
      <w:r w:rsidRPr="000C7A08">
        <w:rPr>
          <w:lang w:val="en-GB"/>
        </w:rPr>
        <w:t xml:space="preserve">that it leads to neuronal loss and that the extension of the lesion can be adjusted </w:t>
      </w:r>
      <w:r w:rsidR="008D7661" w:rsidRPr="000C7A08">
        <w:rPr>
          <w:lang w:val="en-GB"/>
        </w:rPr>
        <w:t>by altering the duration of the</w:t>
      </w:r>
      <w:r w:rsidRPr="000C7A08">
        <w:rPr>
          <w:lang w:val="en-GB"/>
        </w:rPr>
        <w:t xml:space="preserve"> </w:t>
      </w:r>
      <w:r w:rsidR="008D7661" w:rsidRPr="000C7A08">
        <w:rPr>
          <w:lang w:val="en-GB"/>
        </w:rPr>
        <w:t>OGD period</w:t>
      </w:r>
      <w:r w:rsidR="00B35E9A" w:rsidRPr="000C7A08">
        <w:rPr>
          <w:lang w:val="en-GB"/>
        </w:rPr>
        <w:t>,</w:t>
      </w:r>
      <w:r w:rsidRPr="000C7A08">
        <w:rPr>
          <w:lang w:val="en-GB"/>
        </w:rPr>
        <w:t xml:space="preserve"> in order to</w:t>
      </w:r>
      <w:r w:rsidR="00B35E9A" w:rsidRPr="000C7A08">
        <w:rPr>
          <w:lang w:val="en-GB"/>
        </w:rPr>
        <w:t xml:space="preserve"> reach</w:t>
      </w:r>
      <w:r w:rsidRPr="000C7A08">
        <w:rPr>
          <w:lang w:val="en-GB"/>
        </w:rPr>
        <w:t xml:space="preserve"> the</w:t>
      </w:r>
      <w:r w:rsidR="00B35E9A" w:rsidRPr="000C7A08">
        <w:rPr>
          <w:lang w:val="en-GB"/>
        </w:rPr>
        <w:t xml:space="preserve"> experimental requirements. The differences observe</w:t>
      </w:r>
      <w:r w:rsidR="008D7661" w:rsidRPr="000C7A08">
        <w:rPr>
          <w:lang w:val="en-GB"/>
        </w:rPr>
        <w:t>d</w:t>
      </w:r>
      <w:r w:rsidR="00B35E9A" w:rsidRPr="000C7A08">
        <w:rPr>
          <w:lang w:val="en-GB"/>
        </w:rPr>
        <w:t xml:space="preserve"> in neuronal loss after </w:t>
      </w:r>
      <w:r w:rsidR="008D7661" w:rsidRPr="000C7A08">
        <w:rPr>
          <w:lang w:val="en-GB"/>
        </w:rPr>
        <w:t xml:space="preserve">the </w:t>
      </w:r>
      <w:r w:rsidR="00B35E9A" w:rsidRPr="000C7A08">
        <w:rPr>
          <w:lang w:val="en-GB"/>
        </w:rPr>
        <w:t>OGD period in neuron</w:t>
      </w:r>
      <w:r w:rsidR="008D7661" w:rsidRPr="000C7A08">
        <w:rPr>
          <w:lang w:val="en-GB"/>
        </w:rPr>
        <w:t>-</w:t>
      </w:r>
      <w:r w:rsidR="00B35E9A" w:rsidRPr="000C7A08">
        <w:rPr>
          <w:lang w:val="en-GB"/>
        </w:rPr>
        <w:t>enriched cultures and neuron-glia culture</w:t>
      </w:r>
      <w:r w:rsidR="00841B18" w:rsidRPr="000C7A08">
        <w:rPr>
          <w:lang w:val="en-GB"/>
        </w:rPr>
        <w:t>s</w:t>
      </w:r>
      <w:r w:rsidR="00B35E9A" w:rsidRPr="000C7A08">
        <w:rPr>
          <w:lang w:val="en-GB"/>
        </w:rPr>
        <w:t xml:space="preserve"> might be due to the protective role played by astrocytes, thereby attenuating the neuronal death.</w:t>
      </w:r>
      <w:r w:rsidR="00DB6CC8" w:rsidRPr="000C7A08">
        <w:rPr>
          <w:lang w:val="en-GB"/>
        </w:rPr>
        <w:t xml:space="preserve"> </w:t>
      </w:r>
      <w:r w:rsidR="00DB6CC8" w:rsidRPr="000C7A08">
        <w:br/>
      </w:r>
      <w:r w:rsidR="00DB6CC8" w:rsidRPr="000C7A08">
        <w:rPr>
          <w:lang w:val="en-GB"/>
        </w:rPr>
        <w:t xml:space="preserve">As expected, OGD damage to astrocytes </w:t>
      </w:r>
      <w:r w:rsidR="00294D6D" w:rsidRPr="000C7A08">
        <w:rPr>
          <w:lang w:val="en-GB"/>
        </w:rPr>
        <w:t xml:space="preserve">in neuron-glia cultures </w:t>
      </w:r>
      <w:r w:rsidR="00DB6CC8" w:rsidRPr="000C7A08">
        <w:rPr>
          <w:lang w:val="en-GB"/>
        </w:rPr>
        <w:t>was lower at both 4</w:t>
      </w:r>
      <w:r w:rsidR="00900E3B" w:rsidRPr="000C7A08">
        <w:rPr>
          <w:lang w:val="en-GB"/>
        </w:rPr>
        <w:t xml:space="preserve"> h </w:t>
      </w:r>
      <w:r w:rsidR="00DB6CC8" w:rsidRPr="000C7A08">
        <w:rPr>
          <w:lang w:val="en-GB"/>
        </w:rPr>
        <w:t>and 6</w:t>
      </w:r>
      <w:r w:rsidR="00900E3B" w:rsidRPr="000C7A08">
        <w:rPr>
          <w:lang w:val="en-GB"/>
        </w:rPr>
        <w:t xml:space="preserve"> h</w:t>
      </w:r>
      <w:r w:rsidR="00DB6CC8" w:rsidRPr="000C7A08">
        <w:rPr>
          <w:lang w:val="en-GB"/>
        </w:rPr>
        <w:t xml:space="preserve"> when compared to neurons. </w:t>
      </w:r>
      <w:r w:rsidR="00FD695A" w:rsidRPr="000C7A08">
        <w:rPr>
          <w:lang w:val="en-GB"/>
        </w:rPr>
        <w:t xml:space="preserve">The higher resistance of astrocytes to OGD is attributed </w:t>
      </w:r>
      <w:r w:rsidR="00605210">
        <w:rPr>
          <w:lang w:val="en-GB"/>
        </w:rPr>
        <w:t xml:space="preserve">to </w:t>
      </w:r>
      <w:r w:rsidR="00693A16" w:rsidRPr="000C7A08">
        <w:rPr>
          <w:lang w:val="en-GB"/>
        </w:rPr>
        <w:t>multiple</w:t>
      </w:r>
      <w:r w:rsidR="00605210">
        <w:rPr>
          <w:lang w:val="en-GB"/>
        </w:rPr>
        <w:t xml:space="preserve"> </w:t>
      </w:r>
      <w:r w:rsidR="00693A16" w:rsidRPr="000C7A08">
        <w:rPr>
          <w:lang w:val="en-GB"/>
        </w:rPr>
        <w:t>aspects</w:t>
      </w:r>
      <w:r w:rsidR="00DB6CC8" w:rsidRPr="000C7A08">
        <w:rPr>
          <w:lang w:val="en-GB"/>
        </w:rPr>
        <w:t>.</w:t>
      </w:r>
      <w:r w:rsidR="00693A16" w:rsidRPr="000C7A08">
        <w:rPr>
          <w:lang w:val="en-GB"/>
        </w:rPr>
        <w:t xml:space="preserve"> They are able to maintain ATP levels longer than neurons during ischemia, and severe ionic dysregulation proceeds more slowly</w:t>
      </w:r>
      <w:r w:rsidR="00FD14D7" w:rsidRPr="000C7A08">
        <w:rPr>
          <w:lang w:val="en-GB"/>
        </w:rPr>
        <w:fldChar w:fldCharType="begin"/>
      </w:r>
      <w:r w:rsidR="00FD14D7" w:rsidRPr="000C7A08">
        <w:rPr>
          <w:lang w:val="en-GB"/>
        </w:rPr>
        <w:instrText xml:space="preserve"> ADDIN EN.CITE &lt;EndNote&gt;&lt;Cite&gt;&lt;Author&gt;Rossi&lt;/Author&gt;&lt;Year&gt;2007&lt;/Year&gt;&lt;RecNum&gt;419&lt;/RecNum&gt;&lt;DisplayText&gt;&lt;style face="superscript"&gt;36&lt;/style&gt;&lt;/DisplayText&gt;&lt;record&gt;&lt;rec-number&gt;419&lt;/rec-number&gt;&lt;foreign-keys&gt;&lt;key app="EN" db-id="2dps0awfb2p2esee5xbps9tb0apxdza0pwrx"&gt;419&lt;/key&gt;&lt;/foreign-keys&gt;&lt;ref-type name="Journal Article"&gt;17&lt;/ref-type&gt;&lt;contributors&gt;&lt;authors&gt;&lt;author&gt;Rossi, D. J.&lt;/author&gt;&lt;author&gt;Brady, J. D.&lt;/author&gt;&lt;author&gt;Mohr, C.&lt;/author&gt;&lt;/authors&gt;&lt;/contributors&gt;&lt;auth-address&gt;Oregon Hlth &amp;amp; Sci Univ, Inst Neurol Sci, Beaverton, OR 97232 USA&lt;/auth-address&gt;&lt;titles&gt;&lt;title&gt;Astrocyte metabolism and signaling during brain ischemia&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377-1386&lt;/pages&gt;&lt;volume&gt;10&lt;/volume&gt;&lt;number&gt;11&lt;/number&gt;&lt;keywords&gt;&lt;keyword&gt;glutamate transporter glt-1&lt;/keyword&gt;&lt;keyword&gt;gap-junction hemichannels&lt;/keyword&gt;&lt;keyword&gt;focal cerebral-ischemia&lt;/keyword&gt;&lt;keyword&gt;cultured rat astrocytes&lt;/keyword&gt;&lt;keyword&gt;excitatory amino-acids&lt;/keyword&gt;&lt;keyword&gt;cell-death&lt;/keyword&gt;&lt;keyword&gt;vesicular glutamate&lt;/keyword&gt;&lt;keyword&gt;in-vivo&lt;/keyword&gt;&lt;keyword&gt;synaptic-transmission&lt;/keyword&gt;&lt;keyword&gt;simulated ischemia&lt;/keyword&gt;&lt;/keywords&gt;&lt;dates&gt;&lt;year&gt;2007&lt;/year&gt;&lt;pub-dates&gt;&lt;date&gt;Nov&lt;/date&gt;&lt;/pub-dates&gt;&lt;/dates&gt;&lt;isbn&gt;1097-6256&lt;/isbn&gt;&lt;accession-num&gt;WOS:000250508400012&lt;/accession-num&gt;&lt;urls&gt;&lt;related-urls&gt;&lt;url&gt;&amp;lt;Go to ISI&amp;gt;://WOS:000250508400012&lt;/url&gt;&lt;/related-urls&gt;&lt;/urls&gt;&lt;electronic-resource-num&gt;Doi 10.1038/Nn2004&lt;/electronic-resource-num&gt;&lt;language&gt;English&lt;/language&gt;&lt;/record&gt;&lt;/Cite&gt;&lt;/EndNote&gt;</w:instrText>
      </w:r>
      <w:r w:rsidR="00FD14D7" w:rsidRPr="000C7A08">
        <w:rPr>
          <w:lang w:val="en-GB"/>
        </w:rPr>
        <w:fldChar w:fldCharType="separate"/>
      </w:r>
      <w:r w:rsidR="00FD14D7" w:rsidRPr="000C7A08">
        <w:rPr>
          <w:noProof/>
          <w:vertAlign w:val="superscript"/>
          <w:lang w:val="en-GB"/>
        </w:rPr>
        <w:t>36</w:t>
      </w:r>
      <w:r w:rsidR="00FD14D7" w:rsidRPr="000C7A08">
        <w:rPr>
          <w:lang w:val="en-GB"/>
        </w:rPr>
        <w:fldChar w:fldCharType="end"/>
      </w:r>
      <w:r w:rsidR="00605210">
        <w:rPr>
          <w:lang w:val="en-GB"/>
        </w:rPr>
        <w:t>:</w:t>
      </w:r>
      <w:r w:rsidR="00693A16" w:rsidRPr="000C7A08">
        <w:rPr>
          <w:lang w:val="en-GB"/>
        </w:rPr>
        <w:t xml:space="preserve"> </w:t>
      </w:r>
      <w:r w:rsidR="00605210">
        <w:rPr>
          <w:lang w:val="en-GB"/>
        </w:rPr>
        <w:t>f</w:t>
      </w:r>
      <w:r w:rsidR="00693A16" w:rsidRPr="000C7A08">
        <w:rPr>
          <w:lang w:val="en-GB"/>
        </w:rPr>
        <w:t>irstly because neurons have higher density of ionic channels and a consequent greater energy demand to maintain ionic gradients</w:t>
      </w:r>
      <w:r w:rsidR="00605210">
        <w:rPr>
          <w:lang w:val="en-GB"/>
        </w:rPr>
        <w:t>;</w:t>
      </w:r>
      <w:r w:rsidR="00693A16" w:rsidRPr="000C7A08">
        <w:rPr>
          <w:lang w:val="en-GB"/>
        </w:rPr>
        <w:t xml:space="preserve"> and secondly because most of the glycogen stores in the brain is found in astrocytes</w:t>
      </w:r>
      <w:r w:rsidR="00FD14D7" w:rsidRPr="000C7A08">
        <w:rPr>
          <w:lang w:val="en-GB"/>
        </w:rPr>
        <w:fldChar w:fldCharType="begin"/>
      </w:r>
      <w:r w:rsidR="00FD14D7" w:rsidRPr="000C7A08">
        <w:rPr>
          <w:lang w:val="en-GB"/>
        </w:rPr>
        <w:instrText xml:space="preserve"> ADDIN EN.CITE &lt;EndNote&gt;&lt;Cite&gt;&lt;Author&gt;Rossi&lt;/Author&gt;&lt;Year&gt;2007&lt;/Year&gt;&lt;RecNum&gt;419&lt;/RecNum&gt;&lt;DisplayText&gt;&lt;style face="superscript"&gt;36&lt;/style&gt;&lt;/DisplayText&gt;&lt;record&gt;&lt;rec-number&gt;419&lt;/rec-number&gt;&lt;foreign-keys&gt;&lt;key app="EN" db-id="2dps0awfb2p2esee5xbps9tb0apxdza0pwrx"&gt;419&lt;/key&gt;&lt;/foreign-keys&gt;&lt;ref-type name="Journal Article"&gt;17&lt;/ref-type&gt;&lt;contributors&gt;&lt;authors&gt;&lt;author&gt;Rossi, D. J.&lt;/author&gt;&lt;author&gt;Brady, J. D.&lt;/author&gt;&lt;author&gt;Mohr, C.&lt;/author&gt;&lt;/authors&gt;&lt;/contributors&gt;&lt;auth-address&gt;Oregon Hlth &amp;amp; Sci Univ, Inst Neurol Sci, Beaverton, OR 97232 USA&lt;/auth-address&gt;&lt;titles&gt;&lt;title&gt;Astrocyte metabolism and signaling during brain ischemia&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377-1386&lt;/pages&gt;&lt;volume&gt;10&lt;/volume&gt;&lt;number&gt;11&lt;/number&gt;&lt;keywords&gt;&lt;keyword&gt;glutamate transporter glt-1&lt;/keyword&gt;&lt;keyword&gt;gap-junction hemichannels&lt;/keyword&gt;&lt;keyword&gt;focal cerebral-ischemia&lt;/keyword&gt;&lt;keyword&gt;cultured rat astrocytes&lt;/keyword&gt;&lt;keyword&gt;excitatory amino-acids&lt;/keyword&gt;&lt;keyword&gt;cell-death&lt;/keyword&gt;&lt;keyword&gt;vesicular glutamate&lt;/keyword&gt;&lt;keyword&gt;in-vivo&lt;/keyword&gt;&lt;keyword&gt;synaptic-transmission&lt;/keyword&gt;&lt;keyword&gt;simulated ischemia&lt;/keyword&gt;&lt;/keywords&gt;&lt;dates&gt;&lt;year&gt;2007&lt;/year&gt;&lt;pub-dates&gt;&lt;date&gt;Nov&lt;/date&gt;&lt;/pub-dates&gt;&lt;/dates&gt;&lt;isbn&gt;1097-6256&lt;/isbn&gt;&lt;accession-num&gt;WOS:000250508400012&lt;/accession-num&gt;&lt;urls&gt;&lt;related-urls&gt;&lt;url&gt;&amp;lt;Go to ISI&amp;gt;://WOS:000250508400012&lt;/url&gt;&lt;/related-urls&gt;&lt;/urls&gt;&lt;electronic-resource-num&gt;Doi 10.1038/Nn2004&lt;/electronic-resource-num&gt;&lt;language&gt;English&lt;/language&gt;&lt;/record&gt;&lt;/Cite&gt;&lt;/EndNote&gt;</w:instrText>
      </w:r>
      <w:r w:rsidR="00FD14D7" w:rsidRPr="000C7A08">
        <w:rPr>
          <w:lang w:val="en-GB"/>
        </w:rPr>
        <w:fldChar w:fldCharType="separate"/>
      </w:r>
      <w:r w:rsidR="00FD14D7" w:rsidRPr="000C7A08">
        <w:rPr>
          <w:noProof/>
          <w:vertAlign w:val="superscript"/>
          <w:lang w:val="en-GB"/>
        </w:rPr>
        <w:t>36</w:t>
      </w:r>
      <w:r w:rsidR="00FD14D7" w:rsidRPr="000C7A08">
        <w:rPr>
          <w:lang w:val="en-GB"/>
        </w:rPr>
        <w:fldChar w:fldCharType="end"/>
      </w:r>
      <w:r w:rsidR="00693A16" w:rsidRPr="000C7A08">
        <w:rPr>
          <w:lang w:val="en-GB"/>
        </w:rPr>
        <w:t>. Additionally, astrocytes express lower levels of ionotropic glutamate receptors than neurons, and have better ionic buffering and antioxidant capacity</w:t>
      </w:r>
      <w:r w:rsidR="00FD14D7" w:rsidRPr="000C7A08">
        <w:rPr>
          <w:lang w:val="en-GB"/>
        </w:rPr>
        <w:fldChar w:fldCharType="begin"/>
      </w:r>
      <w:r w:rsidR="00FD14D7" w:rsidRPr="000C7A08">
        <w:rPr>
          <w:lang w:val="en-GB"/>
        </w:rPr>
        <w:instrText xml:space="preserve"> ADDIN EN.CITE &lt;EndNote&gt;&lt;Cite&gt;&lt;Author&gt;Rossi&lt;/Author&gt;&lt;Year&gt;2007&lt;/Year&gt;&lt;RecNum&gt;419&lt;/RecNum&gt;&lt;DisplayText&gt;&lt;style face="superscript"&gt;36&lt;/style&gt;&lt;/DisplayText&gt;&lt;record&gt;&lt;rec-number&gt;419&lt;/rec-number&gt;&lt;foreign-keys&gt;&lt;key app="EN" db-id="2dps0awfb2p2esee5xbps9tb0apxdza0pwrx"&gt;419&lt;/key&gt;&lt;/foreign-keys&gt;&lt;ref-type name="Journal Article"&gt;17&lt;/ref-type&gt;&lt;contributors&gt;&lt;authors&gt;&lt;author&gt;Rossi, D. J.&lt;/author&gt;&lt;author&gt;Brady, J. D.&lt;/author&gt;&lt;author&gt;Mohr, C.&lt;/author&gt;&lt;/authors&gt;&lt;/contributors&gt;&lt;auth-address&gt;Oregon Hlth &amp;amp; Sci Univ, Inst Neurol Sci, Beaverton, OR 97232 USA&lt;/auth-address&gt;&lt;titles&gt;&lt;title&gt;Astrocyte metabolism and signaling during brain ischemia&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377-1386&lt;/pages&gt;&lt;volume&gt;10&lt;/volume&gt;&lt;number&gt;11&lt;/number&gt;&lt;keywords&gt;&lt;keyword&gt;glutamate transporter glt-1&lt;/keyword&gt;&lt;keyword&gt;gap-junction hemichannels&lt;/keyword&gt;&lt;keyword&gt;focal cerebral-ischemia&lt;/keyword&gt;&lt;keyword&gt;cultured rat astrocytes&lt;/keyword&gt;&lt;keyword&gt;excitatory amino-acids&lt;/keyword&gt;&lt;keyword&gt;cell-death&lt;/keyword&gt;&lt;keyword&gt;vesicular glutamate&lt;/keyword&gt;&lt;keyword&gt;in-vivo&lt;/keyword&gt;&lt;keyword&gt;synaptic-transmission&lt;/keyword&gt;&lt;keyword&gt;simulated ischemia&lt;/keyword&gt;&lt;/keywords&gt;&lt;dates&gt;&lt;year&gt;2007&lt;/year&gt;&lt;pub-dates&gt;&lt;date&gt;Nov&lt;/date&gt;&lt;/pub-dates&gt;&lt;/dates&gt;&lt;isbn&gt;1097-6256&lt;/isbn&gt;&lt;accession-num&gt;WOS:000250508400012&lt;/accession-num&gt;&lt;urls&gt;&lt;related-urls&gt;&lt;url&gt;&amp;lt;Go to ISI&amp;gt;://WOS:000250508400012&lt;/url&gt;&lt;/related-urls&gt;&lt;/urls&gt;&lt;electronic-resource-num&gt;Doi 10.1038/Nn2004&lt;/electronic-resource-num&gt;&lt;language&gt;English&lt;/language&gt;&lt;/record&gt;&lt;/Cite&gt;&lt;/EndNote&gt;</w:instrText>
      </w:r>
      <w:r w:rsidR="00FD14D7" w:rsidRPr="000C7A08">
        <w:rPr>
          <w:lang w:val="en-GB"/>
        </w:rPr>
        <w:fldChar w:fldCharType="separate"/>
      </w:r>
      <w:r w:rsidR="00FD14D7" w:rsidRPr="000C7A08">
        <w:rPr>
          <w:noProof/>
          <w:vertAlign w:val="superscript"/>
          <w:lang w:val="en-GB"/>
        </w:rPr>
        <w:t>36</w:t>
      </w:r>
      <w:r w:rsidR="00FD14D7" w:rsidRPr="000C7A08">
        <w:rPr>
          <w:lang w:val="en-GB"/>
        </w:rPr>
        <w:fldChar w:fldCharType="end"/>
      </w:r>
      <w:r w:rsidR="00693A16" w:rsidRPr="000C7A08">
        <w:rPr>
          <w:lang w:val="en-GB"/>
        </w:rPr>
        <w:t>. These attributes presumably underlie the well-known selective loss of neurons over astrocytes</w:t>
      </w:r>
      <w:r w:rsidR="00FD14D7" w:rsidRPr="000C7A08">
        <w:rPr>
          <w:lang w:val="en-GB"/>
        </w:rPr>
        <w:fldChar w:fldCharType="begin"/>
      </w:r>
      <w:r w:rsidR="00FD14D7" w:rsidRPr="000C7A08">
        <w:rPr>
          <w:lang w:val="en-GB"/>
        </w:rPr>
        <w:instrText xml:space="preserve"> ADDIN EN.CITE &lt;EndNote&gt;&lt;Cite&gt;&lt;Author&gt;Rossi&lt;/Author&gt;&lt;Year&gt;2007&lt;/Year&gt;&lt;RecNum&gt;419&lt;/RecNum&gt;&lt;DisplayText&gt;&lt;style face="superscript"&gt;36&lt;/style&gt;&lt;/DisplayText&gt;&lt;record&gt;&lt;rec-number&gt;419&lt;/rec-number&gt;&lt;foreign-keys&gt;&lt;key app="EN" db-id="2dps0awfb2p2esee5xbps9tb0apxdza0pwrx"&gt;419&lt;/key&gt;&lt;/foreign-keys&gt;&lt;ref-type name="Journal Article"&gt;17&lt;/ref-type&gt;&lt;contributors&gt;&lt;authors&gt;&lt;author&gt;Rossi, D. J.&lt;/author&gt;&lt;author&gt;Brady, J. D.&lt;/author&gt;&lt;author&gt;Mohr, C.&lt;/author&gt;&lt;/authors&gt;&lt;/contributors&gt;&lt;auth-address&gt;Oregon Hlth &amp;amp; Sci Univ, Inst Neurol Sci, Beaverton, OR 97232 USA&lt;/auth-address&gt;&lt;titles&gt;&lt;title&gt;Astrocyte metabolism and signaling during brain ischemia&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377-1386&lt;/pages&gt;&lt;volume&gt;10&lt;/volume&gt;&lt;number&gt;11&lt;/number&gt;&lt;keywords&gt;&lt;keyword&gt;glutamate transporter glt-1&lt;/keyword&gt;&lt;keyword&gt;gap-junction hemichannels&lt;/keyword&gt;&lt;keyword&gt;focal cerebral-ischemia&lt;/keyword&gt;&lt;keyword&gt;cultured rat astrocytes&lt;/keyword&gt;&lt;keyword&gt;excitatory amino-acids&lt;/keyword&gt;&lt;keyword&gt;cell-death&lt;/keyword&gt;&lt;keyword&gt;vesicular glutamate&lt;/keyword&gt;&lt;keyword&gt;in-vivo&lt;/keyword&gt;&lt;keyword&gt;synaptic-transmission&lt;/keyword&gt;&lt;keyword&gt;simulated ischemia&lt;/keyword&gt;&lt;/keywords&gt;&lt;dates&gt;&lt;year&gt;2007&lt;/year&gt;&lt;pub-dates&gt;&lt;date&gt;Nov&lt;/date&gt;&lt;/pub-dates&gt;&lt;/dates&gt;&lt;isbn&gt;1097-6256&lt;/isbn&gt;&lt;accession-num&gt;WOS:000250508400012&lt;/accession-num&gt;&lt;urls&gt;&lt;related-urls&gt;&lt;url&gt;&amp;lt;Go to ISI&amp;gt;://WOS:000250508400012&lt;/url&gt;&lt;/related-urls&gt;&lt;/urls&gt;&lt;electronic-resource-num&gt;Doi 10.1038/Nn2004&lt;/electronic-resource-num&gt;&lt;language&gt;English&lt;/language&gt;&lt;/record&gt;&lt;/Cite&gt;&lt;/EndNote&gt;</w:instrText>
      </w:r>
      <w:r w:rsidR="00FD14D7" w:rsidRPr="000C7A08">
        <w:rPr>
          <w:lang w:val="en-GB"/>
        </w:rPr>
        <w:fldChar w:fldCharType="separate"/>
      </w:r>
      <w:r w:rsidR="00FD14D7" w:rsidRPr="000C7A08">
        <w:rPr>
          <w:noProof/>
          <w:vertAlign w:val="superscript"/>
          <w:lang w:val="en-GB"/>
        </w:rPr>
        <w:t>36</w:t>
      </w:r>
      <w:r w:rsidR="00FD14D7" w:rsidRPr="000C7A08">
        <w:rPr>
          <w:lang w:val="en-GB"/>
        </w:rPr>
        <w:fldChar w:fldCharType="end"/>
      </w:r>
      <w:r w:rsidR="00665131" w:rsidRPr="000C7A08">
        <w:rPr>
          <w:lang w:val="en-GB"/>
        </w:rPr>
        <w:t>.</w:t>
      </w:r>
    </w:p>
    <w:p w14:paraId="272AFBF8" w14:textId="77777777" w:rsidR="00693A16" w:rsidRPr="000C7A08" w:rsidRDefault="00693A16" w:rsidP="003E5EE9">
      <w:pPr>
        <w:rPr>
          <w:lang w:val="en-GB"/>
        </w:rPr>
      </w:pPr>
    </w:p>
    <w:p w14:paraId="5B919140" w14:textId="27035FCB" w:rsidR="004E7A5F" w:rsidRDefault="009C3DD0" w:rsidP="003E5EE9">
      <w:pPr>
        <w:rPr>
          <w:lang w:val="en-GB"/>
        </w:rPr>
      </w:pPr>
      <w:bookmarkStart w:id="10" w:name="_heading=h.4d34og8" w:colFirst="0" w:colLast="0"/>
      <w:bookmarkEnd w:id="10"/>
      <w:r w:rsidRPr="000C7A08">
        <w:rPr>
          <w:lang w:val="en-GB"/>
        </w:rPr>
        <w:t xml:space="preserve">Concerning the limitations of the protocol proposed here, the most significant is that it is based on an </w:t>
      </w:r>
      <w:r w:rsidR="008E4682" w:rsidRPr="008E4682">
        <w:rPr>
          <w:lang w:val="en-GB"/>
        </w:rPr>
        <w:t xml:space="preserve">in vitro </w:t>
      </w:r>
      <w:r w:rsidRPr="000C7A08">
        <w:rPr>
          <w:lang w:val="en-GB"/>
        </w:rPr>
        <w:t xml:space="preserve">model that lacks the complexity of the interactions that occur in an </w:t>
      </w:r>
      <w:r w:rsidR="008E4682" w:rsidRPr="008E4682">
        <w:rPr>
          <w:lang w:val="en-GB"/>
        </w:rPr>
        <w:t>in vivo</w:t>
      </w:r>
      <w:r w:rsidRPr="000C7A08">
        <w:rPr>
          <w:i/>
          <w:lang w:val="en-GB"/>
        </w:rPr>
        <w:t xml:space="preserve"> </w:t>
      </w:r>
      <w:r w:rsidRPr="000C7A08">
        <w:rPr>
          <w:lang w:val="en-GB"/>
        </w:rPr>
        <w:t>system</w:t>
      </w:r>
      <w:r w:rsidR="00605210">
        <w:rPr>
          <w:lang w:val="en-GB"/>
        </w:rPr>
        <w:t xml:space="preserve">, </w:t>
      </w:r>
      <w:r w:rsidRPr="000C7A08">
        <w:rPr>
          <w:lang w:val="en-GB"/>
        </w:rPr>
        <w:t xml:space="preserve">which can cause translatability issues to an </w:t>
      </w:r>
      <w:r w:rsidR="008E4682" w:rsidRPr="008E4682">
        <w:rPr>
          <w:lang w:val="en-GB"/>
        </w:rPr>
        <w:t>in vivo</w:t>
      </w:r>
      <w:r w:rsidRPr="000C7A08">
        <w:rPr>
          <w:i/>
          <w:lang w:val="en-GB"/>
        </w:rPr>
        <w:t xml:space="preserve"> </w:t>
      </w:r>
      <w:r w:rsidRPr="000C7A08">
        <w:rPr>
          <w:lang w:val="en-GB"/>
        </w:rPr>
        <w:t xml:space="preserve">situation. However, it presents the advantages associated with cell cultures, namely simplicity, ease of manipulation, the capability </w:t>
      </w:r>
      <w:r w:rsidR="00387449" w:rsidRPr="000C7A08">
        <w:rPr>
          <w:lang w:val="en-GB"/>
        </w:rPr>
        <w:t>to</w:t>
      </w:r>
      <w:r w:rsidRPr="000C7A08">
        <w:rPr>
          <w:lang w:val="en-GB"/>
        </w:rPr>
        <w:t xml:space="preserve"> provide basic detailed information about how a determined cell population responds to a certain insult</w:t>
      </w:r>
      <w:r w:rsidR="008E7872" w:rsidRPr="000C7A08">
        <w:rPr>
          <w:lang w:val="en-GB"/>
        </w:rPr>
        <w:fldChar w:fldCharType="begin"/>
      </w:r>
      <w:r w:rsidR="008E7872" w:rsidRPr="000C7A08">
        <w:rPr>
          <w:lang w:val="en-GB"/>
        </w:rPr>
        <w:instrText xml:space="preserve"> ADDIN EN.CITE &lt;EndNote&gt;&lt;Cite&gt;&lt;Author&gt;Woodruff&lt;/Author&gt;&lt;Year&gt;2011&lt;/Year&gt;&lt;RecNum&gt;351&lt;/RecNum&gt;&lt;DisplayText&gt;&lt;style face="superscript"&gt;3&lt;/style&gt;&lt;/DisplayText&gt;&lt;record&gt;&lt;rec-number&gt;351&lt;/rec-number&gt;&lt;foreign-keys&gt;&lt;key app="EN" db-id="2dps0awfb2p2esee5xbps9tb0apxdza0pwrx"&gt;351&lt;/key&gt;&lt;/foreign-keys&gt;&lt;ref-type name="Journal Article"&gt;17&lt;/ref-type&gt;&lt;contributors&gt;&lt;authors&gt;&lt;author&gt;Woodruff, T. M.&lt;/author&gt;&lt;author&gt;Thundyil, J.&lt;/author&gt;&lt;author&gt;Tang, S. C.&lt;/author&gt;&lt;author&gt;Sobey, C. G.&lt;/author&gt;&lt;author&gt;Taylor, S. M.&lt;/author&gt;&lt;author&gt;Arumugam, T. V.&lt;/author&gt;&lt;/authors&gt;&lt;/contributors&gt;&lt;auth-address&gt;School of Biomedical Sciences, University of Queensland, Brisbane, Queensland 4072, Australia. t.woodruff@uq.edu.au.&lt;/auth-address&gt;&lt;titles&gt;&lt;title&gt;Pathophysiology, treatment, and animal and cellular models of human ischemic stroke&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11&lt;/pages&gt;&lt;volume&gt;6&lt;/volume&gt;&lt;number&gt;1&lt;/number&gt;&lt;dates&gt;&lt;year&gt;2011&lt;/year&gt;&lt;pub-dates&gt;&lt;date&gt;Jan 25&lt;/date&gt;&lt;/pub-dates&gt;&lt;/dates&gt;&lt;isbn&gt;1750-1326 (Electronic)&amp;#xD;1750-1326 (Linking)&lt;/isbn&gt;&lt;accession-num&gt;21266064&lt;/accession-num&gt;&lt;urls&gt;&lt;related-urls&gt;&lt;url&gt;http://www.ncbi.nlm.nih.gov/pubmed/21266064&lt;/url&gt;&lt;/related-urls&gt;&lt;/urls&gt;&lt;custom2&gt;3037909&lt;/custom2&gt;&lt;electronic-resource-num&gt;10.1186/1750-1326-6-11&lt;/electronic-resource-num&gt;&lt;/record&gt;&lt;/Cite&gt;&lt;/EndNote&gt;</w:instrText>
      </w:r>
      <w:r w:rsidR="008E7872" w:rsidRPr="000C7A08">
        <w:rPr>
          <w:lang w:val="en-GB"/>
        </w:rPr>
        <w:fldChar w:fldCharType="separate"/>
      </w:r>
      <w:r w:rsidR="008E7872" w:rsidRPr="000C7A08">
        <w:rPr>
          <w:noProof/>
          <w:vertAlign w:val="superscript"/>
          <w:lang w:val="en-GB"/>
        </w:rPr>
        <w:t>3</w:t>
      </w:r>
      <w:r w:rsidR="008E7872" w:rsidRPr="000C7A08">
        <w:rPr>
          <w:lang w:val="en-GB"/>
        </w:rPr>
        <w:fldChar w:fldCharType="end"/>
      </w:r>
      <w:r w:rsidRPr="000C7A08">
        <w:rPr>
          <w:lang w:val="en-GB"/>
        </w:rPr>
        <w:t xml:space="preserve">. </w:t>
      </w:r>
      <w:r w:rsidR="008E4682" w:rsidRPr="008E4682">
        <w:rPr>
          <w:lang w:val="en-GB"/>
        </w:rPr>
        <w:t xml:space="preserve">In vitro </w:t>
      </w:r>
      <w:r w:rsidRPr="000C7A08">
        <w:rPr>
          <w:lang w:val="en-GB"/>
        </w:rPr>
        <w:t xml:space="preserve">models of disease are less time consuming and less expensive to maintain than </w:t>
      </w:r>
      <w:r w:rsidR="008E4682" w:rsidRPr="008E4682">
        <w:rPr>
          <w:lang w:val="en-GB"/>
        </w:rPr>
        <w:t>in vivo</w:t>
      </w:r>
      <w:r w:rsidRPr="000C7A08">
        <w:rPr>
          <w:i/>
          <w:lang w:val="en-GB"/>
        </w:rPr>
        <w:t xml:space="preserve"> </w:t>
      </w:r>
      <w:r w:rsidRPr="000C7A08">
        <w:rPr>
          <w:lang w:val="en-GB"/>
        </w:rPr>
        <w:lastRenderedPageBreak/>
        <w:t xml:space="preserve">models. More specifically, for the modelling of the ischemic stroke, an </w:t>
      </w:r>
      <w:r w:rsidR="008E4682" w:rsidRPr="008E4682">
        <w:rPr>
          <w:lang w:val="en-GB"/>
        </w:rPr>
        <w:t xml:space="preserve">in vitro </w:t>
      </w:r>
      <w:r w:rsidRPr="000C7A08">
        <w:rPr>
          <w:lang w:val="en-GB"/>
        </w:rPr>
        <w:t xml:space="preserve">model also possesses the advantage of being easier to control the glucose and oxygen levels when compared with the </w:t>
      </w:r>
      <w:r w:rsidR="008E4682" w:rsidRPr="008E4682">
        <w:rPr>
          <w:lang w:val="en-GB"/>
        </w:rPr>
        <w:t>in vivo</w:t>
      </w:r>
      <w:r w:rsidRPr="000C7A08">
        <w:rPr>
          <w:i/>
          <w:lang w:val="en-GB"/>
        </w:rPr>
        <w:t xml:space="preserve"> </w:t>
      </w:r>
      <w:r w:rsidRPr="000C7A08">
        <w:rPr>
          <w:lang w:val="en-GB"/>
        </w:rPr>
        <w:t>alternatives</w:t>
      </w:r>
      <w:r w:rsidR="008E7872" w:rsidRPr="000C7A08">
        <w:rPr>
          <w:lang w:val="en-GB"/>
        </w:rPr>
        <w:fldChar w:fldCharType="begin"/>
      </w:r>
      <w:r w:rsidR="008E7872" w:rsidRPr="000C7A08">
        <w:rPr>
          <w:lang w:val="en-GB"/>
        </w:rPr>
        <w:instrText xml:space="preserve"> ADDIN EN.CITE &lt;EndNote&gt;&lt;Cite&gt;&lt;Author&gt;Yang&lt;/Author&gt;&lt;Year&gt;2012&lt;/Year&gt;&lt;RecNum&gt;416&lt;/RecNum&gt;&lt;DisplayText&gt;&lt;style face="superscript"&gt;34&lt;/style&gt;&lt;/DisplayText&gt;&lt;record&gt;&lt;rec-number&gt;416&lt;/rec-number&gt;&lt;foreign-keys&gt;&lt;key app="EN" db-id="2dps0awfb2p2esee5xbps9tb0apxdza0pwrx"&gt;416&lt;/key&gt;&lt;/foreign-keys&gt;&lt;ref-type name="Journal Article"&gt;17&lt;/ref-type&gt;&lt;contributors&gt;&lt;authors&gt;&lt;author&gt;Yang, L.&lt;/author&gt;&lt;author&gt;Shah, K. K.&lt;/author&gt;&lt;author&gt;Abbruscato, T. J.&lt;/author&gt;&lt;/authors&gt;&lt;/contributors&gt;&lt;auth-address&gt;School of Pharmacy, Texas Tech University Health Sciences Center, Amarillo, TX, USA.&lt;/auth-address&gt;&lt;titles&gt;&lt;title&gt;An in vitro model of ischemic strok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51-66&lt;/pages&gt;&lt;volume&gt;814&lt;/volume&gt;&lt;keywords&gt;&lt;keyword&gt;Animals&lt;/keyword&gt;&lt;keyword&gt;Astrocytes/*cytology&lt;/keyword&gt;&lt;keyword&gt;Blood-Brain Barrier/*physiopathology&lt;/keyword&gt;&lt;keyword&gt;Brain/*blood supply/cytology&lt;/keyword&gt;&lt;keyword&gt;Cell Communication&lt;/keyword&gt;&lt;keyword&gt;Cell Culture Techniques/*methods&lt;/keyword&gt;&lt;keyword&gt;Endothelial Cells/*cytology&lt;/keyword&gt;&lt;keyword&gt;Glucose/metabolism&lt;/keyword&gt;&lt;keyword&gt;Mice&lt;/keyword&gt;&lt;keyword&gt;Oxygen/metabolism&lt;/keyword&gt;&lt;keyword&gt;Reperfusion Injury/*physiopathology&lt;/keyword&gt;&lt;keyword&gt;Stroke/*physiopathology&lt;/keyword&gt;&lt;/keywords&gt;&lt;dates&gt;&lt;year&gt;2012&lt;/year&gt;&lt;/dates&gt;&lt;isbn&gt;1940-6029 (Electronic)&amp;#xD;1064-3745 (Linking)&lt;/isbn&gt;&lt;accession-num&gt;22144325&lt;/accession-num&gt;&lt;urls&gt;&lt;related-urls&gt;&lt;url&gt;http://www.ncbi.nlm.nih.gov/pubmed/22144325&lt;/url&gt;&lt;/related-urls&gt;&lt;/urls&gt;&lt;electronic-resource-num&gt;10.1007/978-1-61779-452-0_30&lt;/electronic-resource-num&gt;&lt;/record&gt;&lt;/Cite&gt;&lt;/EndNote&gt;</w:instrText>
      </w:r>
      <w:r w:rsidR="008E7872" w:rsidRPr="000C7A08">
        <w:rPr>
          <w:lang w:val="en-GB"/>
        </w:rPr>
        <w:fldChar w:fldCharType="separate"/>
      </w:r>
      <w:r w:rsidR="008E7872" w:rsidRPr="000C7A08">
        <w:rPr>
          <w:noProof/>
          <w:vertAlign w:val="superscript"/>
          <w:lang w:val="en-GB"/>
        </w:rPr>
        <w:t>34</w:t>
      </w:r>
      <w:r w:rsidR="008E7872" w:rsidRPr="000C7A08">
        <w:rPr>
          <w:lang w:val="en-GB"/>
        </w:rPr>
        <w:fldChar w:fldCharType="end"/>
      </w:r>
      <w:r w:rsidRPr="000C7A08">
        <w:rPr>
          <w:lang w:val="en-GB"/>
        </w:rPr>
        <w:t xml:space="preserve">. Furthermore, we also propose the use of co-cultures, which can give a higher level of complexity, allowing to study the interaction between different cell types present in a tissue. </w:t>
      </w:r>
    </w:p>
    <w:p w14:paraId="5299F8D1" w14:textId="77777777" w:rsidR="00605210" w:rsidRPr="000C7A08" w:rsidRDefault="00605210" w:rsidP="003E5EE9">
      <w:pPr>
        <w:rPr>
          <w:lang w:val="en-GB"/>
        </w:rPr>
      </w:pPr>
    </w:p>
    <w:p w14:paraId="7A7E1B63" w14:textId="451C9F9F" w:rsidR="004E7A5F" w:rsidRDefault="009C3DD0" w:rsidP="003E5EE9">
      <w:pPr>
        <w:rPr>
          <w:lang w:val="en-GB"/>
        </w:rPr>
      </w:pPr>
      <w:bookmarkStart w:id="11" w:name="_heading=h.2s8eyo1" w:colFirst="0" w:colLast="0"/>
      <w:bookmarkEnd w:id="11"/>
      <w:r w:rsidRPr="000C7A08">
        <w:rPr>
          <w:lang w:val="en-GB"/>
        </w:rPr>
        <w:t>There are some critical steps that require further attention when executing the protocol. Due to the nutritional requirement of astrocytes, the NBM used for obtaining neuron-glia culture</w:t>
      </w:r>
      <w:r w:rsidR="00841B18" w:rsidRPr="000C7A08">
        <w:rPr>
          <w:lang w:val="en-GB"/>
        </w:rPr>
        <w:t>s</w:t>
      </w:r>
      <w:r w:rsidRPr="000C7A08">
        <w:rPr>
          <w:lang w:val="en-GB"/>
        </w:rPr>
        <w:t xml:space="preserve"> should be supplemented with 10% of HI-FBS-containing growth factors, amino acids and fatty acids. This supplementation is what differentiates the neuron-glia culture from the neuron</w:t>
      </w:r>
      <w:r w:rsidR="008D7661" w:rsidRPr="000C7A08">
        <w:rPr>
          <w:lang w:val="en-GB"/>
        </w:rPr>
        <w:t xml:space="preserve">-enriched </w:t>
      </w:r>
      <w:r w:rsidRPr="000C7A08">
        <w:rPr>
          <w:lang w:val="en-GB"/>
        </w:rPr>
        <w:t xml:space="preserve">culture. </w:t>
      </w:r>
      <w:r w:rsidR="008D7661" w:rsidRPr="000C7A08">
        <w:rPr>
          <w:lang w:val="en-GB"/>
        </w:rPr>
        <w:t>To prepare an</w:t>
      </w:r>
      <w:r w:rsidRPr="000C7A08">
        <w:rPr>
          <w:lang w:val="en-GB"/>
        </w:rPr>
        <w:t xml:space="preserve"> astrocyt</w:t>
      </w:r>
      <w:r w:rsidR="008D7661" w:rsidRPr="000C7A08">
        <w:rPr>
          <w:lang w:val="en-GB"/>
        </w:rPr>
        <w:t xml:space="preserve">e-enriched </w:t>
      </w:r>
      <w:r w:rsidRPr="000C7A08">
        <w:rPr>
          <w:lang w:val="en-GB"/>
        </w:rPr>
        <w:t>culture</w:t>
      </w:r>
      <w:r w:rsidR="008D7661" w:rsidRPr="000C7A08">
        <w:rPr>
          <w:lang w:val="en-GB"/>
        </w:rPr>
        <w:t xml:space="preserve"> a medium devoid of supplements required for neuronal growth, such as </w:t>
      </w:r>
      <w:r w:rsidRPr="000C7A08">
        <w:rPr>
          <w:lang w:val="en-GB"/>
        </w:rPr>
        <w:t>B27</w:t>
      </w:r>
      <w:r w:rsidR="008D7661" w:rsidRPr="000C7A08">
        <w:rPr>
          <w:lang w:val="en-GB"/>
        </w:rPr>
        <w:t>, should be used</w:t>
      </w:r>
      <w:r w:rsidRPr="000C7A08">
        <w:rPr>
          <w:lang w:val="en-GB"/>
        </w:rPr>
        <w:t xml:space="preserve">. </w:t>
      </w:r>
      <w:r w:rsidR="008D7661" w:rsidRPr="000C7A08">
        <w:rPr>
          <w:lang w:val="en-GB"/>
        </w:rPr>
        <w:t>In the current protocol, the medium of election for the astrocyte</w:t>
      </w:r>
      <w:r w:rsidR="00841B18" w:rsidRPr="000C7A08">
        <w:rPr>
          <w:lang w:val="en-GB"/>
        </w:rPr>
        <w:t>-enriched</w:t>
      </w:r>
      <w:r w:rsidR="008D7661" w:rsidRPr="000C7A08">
        <w:rPr>
          <w:lang w:val="en-GB"/>
        </w:rPr>
        <w:t xml:space="preserve"> culture was MEM. I</w:t>
      </w:r>
      <w:r w:rsidRPr="000C7A08">
        <w:rPr>
          <w:lang w:val="en-GB"/>
        </w:rPr>
        <w:t xml:space="preserve">t is also very important that the needs of </w:t>
      </w:r>
      <w:r w:rsidR="008D7661" w:rsidRPr="000C7A08">
        <w:rPr>
          <w:lang w:val="en-GB"/>
        </w:rPr>
        <w:t xml:space="preserve">the different </w:t>
      </w:r>
      <w:r w:rsidRPr="000C7A08">
        <w:rPr>
          <w:lang w:val="en-GB"/>
        </w:rPr>
        <w:t xml:space="preserve">cell types are </w:t>
      </w:r>
      <w:r w:rsidR="008D7661" w:rsidRPr="000C7A08">
        <w:rPr>
          <w:lang w:val="en-GB"/>
        </w:rPr>
        <w:t xml:space="preserve">ensured </w:t>
      </w:r>
      <w:r w:rsidRPr="000C7A08">
        <w:rPr>
          <w:lang w:val="en-GB"/>
        </w:rPr>
        <w:t xml:space="preserve">when </w:t>
      </w:r>
      <w:r w:rsidR="008D7661" w:rsidRPr="000C7A08">
        <w:rPr>
          <w:lang w:val="en-GB"/>
        </w:rPr>
        <w:t xml:space="preserve">they </w:t>
      </w:r>
      <w:r w:rsidRPr="000C7A08">
        <w:rPr>
          <w:color w:val="auto"/>
          <w:lang w:val="en-GB"/>
        </w:rPr>
        <w:t>are brought into contact. For this</w:t>
      </w:r>
      <w:r w:rsidR="008D7661" w:rsidRPr="000C7A08">
        <w:rPr>
          <w:color w:val="auto"/>
          <w:lang w:val="en-GB"/>
        </w:rPr>
        <w:t xml:space="preserve"> purpose</w:t>
      </w:r>
      <w:r w:rsidRPr="000C7A08">
        <w:rPr>
          <w:color w:val="auto"/>
          <w:lang w:val="en-GB"/>
        </w:rPr>
        <w:t>, a culture medium compatible with both astrocytes and neurons, namely the NBM supplemented with B27 and HI-FBS</w:t>
      </w:r>
      <w:r w:rsidR="008D7661" w:rsidRPr="000C7A08">
        <w:rPr>
          <w:color w:val="auto"/>
          <w:lang w:val="en-GB"/>
        </w:rPr>
        <w:t>, should be used</w:t>
      </w:r>
      <w:r w:rsidRPr="000C7A08">
        <w:rPr>
          <w:color w:val="auto"/>
          <w:lang w:val="en-GB"/>
        </w:rPr>
        <w:t xml:space="preserve">. </w:t>
      </w:r>
      <w:r w:rsidRPr="000C7A08">
        <w:rPr>
          <w:lang w:val="en-GB"/>
        </w:rPr>
        <w:t xml:space="preserve">Regarding the OGD protocol, the main critical steps are the removal of all the </w:t>
      </w:r>
      <w:r w:rsidR="008D7661" w:rsidRPr="000C7A08">
        <w:rPr>
          <w:lang w:val="en-GB"/>
        </w:rPr>
        <w:t>O</w:t>
      </w:r>
      <w:r w:rsidR="008D7661" w:rsidRPr="000C7A08">
        <w:rPr>
          <w:vertAlign w:val="subscript"/>
          <w:lang w:val="en-GB"/>
        </w:rPr>
        <w:t>2</w:t>
      </w:r>
      <w:r w:rsidR="008D7661" w:rsidRPr="000C7A08">
        <w:rPr>
          <w:lang w:val="en-GB"/>
        </w:rPr>
        <w:t xml:space="preserve"> from </w:t>
      </w:r>
      <w:r w:rsidRPr="000C7A08">
        <w:rPr>
          <w:lang w:val="en-GB"/>
        </w:rPr>
        <w:t>the chamber before starting the OGD period</w:t>
      </w:r>
      <w:r w:rsidR="008D7661" w:rsidRPr="000C7A08">
        <w:rPr>
          <w:lang w:val="en-GB"/>
        </w:rPr>
        <w:t>,</w:t>
      </w:r>
      <w:r w:rsidRPr="000C7A08">
        <w:rPr>
          <w:lang w:val="en-GB"/>
        </w:rPr>
        <w:t xml:space="preserve"> and the proper washing of the cells with HBSS without glucose, in order to eliminate all the glucose</w:t>
      </w:r>
      <w:r w:rsidR="008D7661" w:rsidRPr="000C7A08">
        <w:rPr>
          <w:lang w:val="en-GB"/>
        </w:rPr>
        <w:t xml:space="preserve"> present in the medium</w:t>
      </w:r>
      <w:r w:rsidRPr="000C7A08">
        <w:rPr>
          <w:lang w:val="en-GB"/>
        </w:rPr>
        <w:t xml:space="preserve">. </w:t>
      </w:r>
    </w:p>
    <w:p w14:paraId="762471B9" w14:textId="77777777" w:rsidR="00605210" w:rsidRPr="000C7A08" w:rsidRDefault="00605210" w:rsidP="003E5EE9">
      <w:pPr>
        <w:rPr>
          <w:lang w:val="en-GB"/>
        </w:rPr>
      </w:pPr>
    </w:p>
    <w:p w14:paraId="52EDAEAF" w14:textId="6C7F5E85" w:rsidR="004E7A5F" w:rsidRPr="000C7A08" w:rsidRDefault="009C3DD0" w:rsidP="003E5EE9">
      <w:pPr>
        <w:rPr>
          <w:lang w:val="en-GB"/>
        </w:rPr>
      </w:pPr>
      <w:r w:rsidRPr="000C7A08">
        <w:rPr>
          <w:lang w:val="en-GB"/>
        </w:rPr>
        <w:t xml:space="preserve">In conclusion, here we present an </w:t>
      </w:r>
      <w:r w:rsidR="008E4682" w:rsidRPr="008E4682">
        <w:rPr>
          <w:lang w:val="en-GB"/>
        </w:rPr>
        <w:t xml:space="preserve">in vitro </w:t>
      </w:r>
      <w:r w:rsidRPr="000C7A08">
        <w:rPr>
          <w:lang w:val="en-GB"/>
        </w:rPr>
        <w:t>model to study the ischemic stroke established in a simple, fast, inexpensive and reproducible way. Additionally, the method described also allows to implement neuron</w:t>
      </w:r>
      <w:r w:rsidR="008D7661" w:rsidRPr="000C7A08">
        <w:rPr>
          <w:lang w:val="en-GB"/>
        </w:rPr>
        <w:t>-</w:t>
      </w:r>
      <w:r w:rsidRPr="000C7A08">
        <w:rPr>
          <w:lang w:val="en-GB"/>
        </w:rPr>
        <w:t xml:space="preserve"> and astrocyte-enriched primary cultures but also neuron-</w:t>
      </w:r>
      <w:r w:rsidR="00841B18" w:rsidRPr="000C7A08">
        <w:rPr>
          <w:lang w:val="en-GB"/>
        </w:rPr>
        <w:t>glia</w:t>
      </w:r>
      <w:r w:rsidRPr="000C7A08">
        <w:rPr>
          <w:lang w:val="en-GB"/>
        </w:rPr>
        <w:t xml:space="preserve"> cultures, thus providing a great </w:t>
      </w:r>
      <w:r w:rsidR="008E4682" w:rsidRPr="008E4682">
        <w:rPr>
          <w:lang w:val="en-GB"/>
        </w:rPr>
        <w:t xml:space="preserve">in vitro </w:t>
      </w:r>
      <w:r w:rsidRPr="000C7A08">
        <w:rPr>
          <w:lang w:val="en-GB"/>
        </w:rPr>
        <w:t>model for modelling several brain diseases, with a higher level of complexity than immortalized cell lines and pure neuronal or glial cultures.</w:t>
      </w:r>
    </w:p>
    <w:p w14:paraId="03534406" w14:textId="77777777" w:rsidR="004E7A5F" w:rsidRPr="000C7A08" w:rsidRDefault="004E7A5F" w:rsidP="003E5EE9">
      <w:pPr>
        <w:rPr>
          <w:lang w:val="en-GB"/>
        </w:rPr>
      </w:pPr>
    </w:p>
    <w:p w14:paraId="2C65427E" w14:textId="6FAB23A6" w:rsidR="004E7A5F" w:rsidRPr="000C7A08" w:rsidRDefault="009C3DD0" w:rsidP="003E5EE9">
      <w:pPr>
        <w:pBdr>
          <w:top w:val="nil"/>
          <w:left w:val="nil"/>
          <w:bottom w:val="nil"/>
          <w:right w:val="nil"/>
          <w:between w:val="nil"/>
        </w:pBdr>
        <w:rPr>
          <w:color w:val="808080"/>
          <w:lang w:val="en-GB"/>
        </w:rPr>
      </w:pPr>
      <w:r w:rsidRPr="000C7A08">
        <w:rPr>
          <w:b/>
          <w:lang w:val="en-GB"/>
        </w:rPr>
        <w:t>ACKNOWLEDG</w:t>
      </w:r>
      <w:r w:rsidR="00387449" w:rsidRPr="000C7A08">
        <w:rPr>
          <w:b/>
          <w:lang w:val="en-GB"/>
        </w:rPr>
        <w:t>E</w:t>
      </w:r>
      <w:r w:rsidRPr="000C7A08">
        <w:rPr>
          <w:b/>
          <w:lang w:val="en-GB"/>
        </w:rPr>
        <w:t>MENTS:</w:t>
      </w:r>
    </w:p>
    <w:p w14:paraId="308898AE" w14:textId="32A3D0D7" w:rsidR="00A8239A" w:rsidRPr="000C7A08" w:rsidRDefault="00780975" w:rsidP="003E5EE9">
      <w:pPr>
        <w:rPr>
          <w:lang w:val="en-GB"/>
        </w:rPr>
      </w:pPr>
      <w:r w:rsidRPr="000C7A08">
        <w:rPr>
          <w:lang w:val="en-GB"/>
        </w:rPr>
        <w:t xml:space="preserve">The authors acknowledge the funding support by </w:t>
      </w:r>
      <w:proofErr w:type="spellStart"/>
      <w:r w:rsidRPr="000C7A08">
        <w:rPr>
          <w:lang w:val="en-GB"/>
        </w:rPr>
        <w:t>Fundação</w:t>
      </w:r>
      <w:proofErr w:type="spellEnd"/>
      <w:r w:rsidRPr="000C7A08">
        <w:rPr>
          <w:lang w:val="en-GB"/>
        </w:rPr>
        <w:t xml:space="preserve"> para a </w:t>
      </w:r>
      <w:proofErr w:type="spellStart"/>
      <w:r w:rsidRPr="000C7A08">
        <w:rPr>
          <w:lang w:val="en-GB"/>
        </w:rPr>
        <w:t>Ciência</w:t>
      </w:r>
      <w:proofErr w:type="spellEnd"/>
      <w:r w:rsidRPr="000C7A08">
        <w:rPr>
          <w:lang w:val="en-GB"/>
        </w:rPr>
        <w:t xml:space="preserve"> e a </w:t>
      </w:r>
      <w:proofErr w:type="spellStart"/>
      <w:r w:rsidRPr="000C7A08">
        <w:rPr>
          <w:lang w:val="en-GB"/>
        </w:rPr>
        <w:t>Tecnologia</w:t>
      </w:r>
      <w:proofErr w:type="spellEnd"/>
      <w:r w:rsidRPr="000C7A08">
        <w:rPr>
          <w:lang w:val="en-GB"/>
        </w:rPr>
        <w:t xml:space="preserve"> </w:t>
      </w:r>
      <w:r w:rsidR="00CE4EA3" w:rsidRPr="000C7A08">
        <w:rPr>
          <w:lang w:val="en-GB"/>
        </w:rPr>
        <w:t xml:space="preserve">through </w:t>
      </w:r>
      <w:r w:rsidRPr="000C7A08">
        <w:rPr>
          <w:lang w:val="en-GB"/>
        </w:rPr>
        <w:t>Project</w:t>
      </w:r>
      <w:r w:rsidR="00CE4EA3" w:rsidRPr="000C7A08">
        <w:rPr>
          <w:lang w:val="en-GB"/>
        </w:rPr>
        <w:t>s</w:t>
      </w:r>
      <w:r w:rsidRPr="000C7A08">
        <w:rPr>
          <w:lang w:val="en-GB"/>
        </w:rPr>
        <w:t xml:space="preserve"> UIDB/00709/2020</w:t>
      </w:r>
      <w:r w:rsidR="00CE4EA3" w:rsidRPr="000C7A08">
        <w:rPr>
          <w:lang w:val="en-GB"/>
        </w:rPr>
        <w:t>, POCI-01-0145-FEDER-029311</w:t>
      </w:r>
      <w:r w:rsidR="00387449" w:rsidRPr="000C7A08">
        <w:rPr>
          <w:lang w:val="en-GB"/>
        </w:rPr>
        <w:t xml:space="preserve"> </w:t>
      </w:r>
      <w:r w:rsidR="00CE4EA3" w:rsidRPr="000C7A08">
        <w:rPr>
          <w:lang w:val="en-GB"/>
        </w:rPr>
        <w:t>and</w:t>
      </w:r>
      <w:r w:rsidR="00A64338" w:rsidRPr="000C7A08">
        <w:rPr>
          <w:lang w:val="en-GB"/>
        </w:rPr>
        <w:t xml:space="preserve"> the </w:t>
      </w:r>
      <w:r w:rsidRPr="000C7A08">
        <w:rPr>
          <w:lang w:val="en-GB"/>
        </w:rPr>
        <w:t>fellowship</w:t>
      </w:r>
      <w:r w:rsidR="00A64338" w:rsidRPr="000C7A08">
        <w:rPr>
          <w:lang w:val="en-GB"/>
        </w:rPr>
        <w:t xml:space="preserve"> SFRH/BD/135936/2018 to</w:t>
      </w:r>
      <w:r w:rsidRPr="000C7A08">
        <w:rPr>
          <w:lang w:val="en-GB"/>
        </w:rPr>
        <w:t xml:space="preserve"> </w:t>
      </w:r>
      <w:r w:rsidR="00CE4EA3" w:rsidRPr="000C7A08">
        <w:rPr>
          <w:lang w:val="en-GB"/>
        </w:rPr>
        <w:t>JP</w:t>
      </w:r>
      <w:r w:rsidRPr="000C7A08">
        <w:rPr>
          <w:lang w:val="en-GB"/>
        </w:rPr>
        <w:t>, by ‘‘</w:t>
      </w:r>
      <w:proofErr w:type="spellStart"/>
      <w:r w:rsidRPr="000C7A08">
        <w:rPr>
          <w:lang w:val="en-GB"/>
        </w:rPr>
        <w:t>Programa</w:t>
      </w:r>
      <w:proofErr w:type="spellEnd"/>
      <w:r w:rsidRPr="000C7A08">
        <w:rPr>
          <w:lang w:val="en-GB"/>
        </w:rPr>
        <w:t xml:space="preserve"> </w:t>
      </w:r>
      <w:proofErr w:type="spellStart"/>
      <w:r w:rsidRPr="000C7A08">
        <w:rPr>
          <w:lang w:val="en-GB"/>
        </w:rPr>
        <w:t>Operacional</w:t>
      </w:r>
      <w:proofErr w:type="spellEnd"/>
      <w:r w:rsidRPr="000C7A08">
        <w:rPr>
          <w:lang w:val="en-GB"/>
        </w:rPr>
        <w:t xml:space="preserve"> do Centro, Centro 2020” through </w:t>
      </w:r>
      <w:r w:rsidR="00A64338" w:rsidRPr="000C7A08">
        <w:rPr>
          <w:lang w:val="en-GB"/>
        </w:rPr>
        <w:t xml:space="preserve">the </w:t>
      </w:r>
      <w:r w:rsidR="00CE4EA3" w:rsidRPr="000C7A08">
        <w:rPr>
          <w:lang w:val="en-GB"/>
        </w:rPr>
        <w:t>project CENTRO-01-0145-FEDER-000013</w:t>
      </w:r>
      <w:r w:rsidR="008106C7" w:rsidRPr="000C7A08">
        <w:rPr>
          <w:lang w:val="en-GB"/>
        </w:rPr>
        <w:t xml:space="preserve"> and funding to the </w:t>
      </w:r>
      <w:r w:rsidR="008106C7" w:rsidRPr="000C7A08">
        <w:t>PPBI</w:t>
      </w:r>
      <w:r w:rsidR="008106C7" w:rsidRPr="000C7A08">
        <w:rPr>
          <w:lang w:val="en-GB"/>
        </w:rPr>
        <w:t xml:space="preserve">-Portuguese Platform of </w:t>
      </w:r>
      <w:proofErr w:type="spellStart"/>
      <w:r w:rsidR="008106C7" w:rsidRPr="000C7A08">
        <w:rPr>
          <w:lang w:val="en-GB"/>
        </w:rPr>
        <w:t>BioImaging</w:t>
      </w:r>
      <w:proofErr w:type="spellEnd"/>
      <w:r w:rsidR="008106C7" w:rsidRPr="000C7A08">
        <w:rPr>
          <w:lang w:val="en-GB"/>
        </w:rPr>
        <w:t xml:space="preserve"> through the Project POCI-01-0145-FEDER-022122.</w:t>
      </w:r>
    </w:p>
    <w:p w14:paraId="05100314" w14:textId="77777777" w:rsidR="004E7A5F" w:rsidRPr="000C7A08" w:rsidRDefault="004E7A5F" w:rsidP="003E5EE9">
      <w:pPr>
        <w:rPr>
          <w:b/>
          <w:lang w:val="en-GB"/>
        </w:rPr>
      </w:pPr>
    </w:p>
    <w:p w14:paraId="5252C9F7" w14:textId="77777777" w:rsidR="004E7A5F" w:rsidRPr="000C7A08" w:rsidRDefault="009C3DD0" w:rsidP="003E5EE9">
      <w:pPr>
        <w:pBdr>
          <w:top w:val="nil"/>
          <w:left w:val="nil"/>
          <w:bottom w:val="nil"/>
          <w:right w:val="nil"/>
          <w:between w:val="nil"/>
        </w:pBdr>
        <w:rPr>
          <w:color w:val="808080"/>
          <w:lang w:val="en-GB"/>
        </w:rPr>
      </w:pPr>
      <w:r w:rsidRPr="000C7A08">
        <w:rPr>
          <w:b/>
          <w:lang w:val="en-GB"/>
        </w:rPr>
        <w:t>DISCLOSURES:</w:t>
      </w:r>
    </w:p>
    <w:p w14:paraId="4D1AEF4F" w14:textId="0924FEE9" w:rsidR="004E7A5F" w:rsidRPr="000C7A08" w:rsidRDefault="00780975" w:rsidP="003E5EE9">
      <w:pPr>
        <w:rPr>
          <w:lang w:val="en-GB"/>
        </w:rPr>
      </w:pPr>
      <w:r w:rsidRPr="000C7A08">
        <w:rPr>
          <w:lang w:val="en-GB"/>
        </w:rPr>
        <w:t>The authors declare that they have no conflict of interests.</w:t>
      </w:r>
    </w:p>
    <w:p w14:paraId="1D5B76BA" w14:textId="77777777" w:rsidR="004E7A5F" w:rsidRPr="000C7A08" w:rsidRDefault="004E7A5F" w:rsidP="003E5EE9">
      <w:pPr>
        <w:rPr>
          <w:lang w:val="en-GB"/>
        </w:rPr>
      </w:pPr>
    </w:p>
    <w:p w14:paraId="298D930F" w14:textId="123CB1ED" w:rsidR="0057532C" w:rsidRPr="00605210" w:rsidRDefault="009C3DD0" w:rsidP="003E5EE9">
      <w:pPr>
        <w:rPr>
          <w:b/>
          <w:lang w:val="en-GB"/>
        </w:rPr>
      </w:pPr>
      <w:r w:rsidRPr="000C7A08">
        <w:rPr>
          <w:b/>
          <w:lang w:val="en-GB"/>
        </w:rPr>
        <w:t>REFERENCES:</w:t>
      </w:r>
    </w:p>
    <w:p w14:paraId="2533906B" w14:textId="6E15277F" w:rsidR="00FD14D7" w:rsidRPr="000C7A08" w:rsidRDefault="00393F1D" w:rsidP="003E5EE9">
      <w:pPr>
        <w:pStyle w:val="EndNoteBibliography"/>
      </w:pPr>
      <w:r w:rsidRPr="000C7A08">
        <w:rPr>
          <w:lang w:val="en-GB"/>
        </w:rPr>
        <w:fldChar w:fldCharType="begin"/>
      </w:r>
      <w:r w:rsidRPr="000C7A08">
        <w:rPr>
          <w:lang w:val="en-GB"/>
        </w:rPr>
        <w:instrText xml:space="preserve"> ADDIN EN.REFLIST </w:instrText>
      </w:r>
      <w:r w:rsidRPr="000C7A08">
        <w:rPr>
          <w:lang w:val="en-GB"/>
        </w:rPr>
        <w:fldChar w:fldCharType="end"/>
      </w:r>
      <w:r w:rsidR="00FD14D7" w:rsidRPr="000C7A08">
        <w:t>1</w:t>
      </w:r>
      <w:r w:rsidR="00FD14D7" w:rsidRPr="000C7A08">
        <w:tab/>
        <w:t xml:space="preserve">Donkor, E. S. Stroke in the 21(st) Century: A Snapshot of the Burden, Epidemiology, and Quality of Life. </w:t>
      </w:r>
      <w:r w:rsidR="00605210">
        <w:rPr>
          <w:i/>
        </w:rPr>
        <w:t>Stroke Research and Treatment</w:t>
      </w:r>
      <w:r w:rsidR="00FD14D7" w:rsidRPr="000C7A08">
        <w:rPr>
          <w:i/>
        </w:rPr>
        <w:t>.</w:t>
      </w:r>
      <w:r w:rsidR="00FD14D7" w:rsidRPr="000C7A08">
        <w:t xml:space="preserve"> </w:t>
      </w:r>
      <w:r w:rsidR="00FD14D7" w:rsidRPr="000C7A08">
        <w:rPr>
          <w:b/>
        </w:rPr>
        <w:t>2018</w:t>
      </w:r>
      <w:r w:rsidR="00605210" w:rsidRPr="000C7A08">
        <w:t>,</w:t>
      </w:r>
      <w:r w:rsidR="00FD14D7" w:rsidRPr="000C7A08">
        <w:t xml:space="preserve"> 3238165</w:t>
      </w:r>
      <w:r w:rsidR="00605210">
        <w:t xml:space="preserve"> (</w:t>
      </w:r>
      <w:r w:rsidR="00FD14D7" w:rsidRPr="000C7A08">
        <w:t>2018).</w:t>
      </w:r>
    </w:p>
    <w:p w14:paraId="697DE23E" w14:textId="19DF4567" w:rsidR="00FD14D7" w:rsidRPr="000C7A08" w:rsidRDefault="00FD14D7" w:rsidP="003E5EE9">
      <w:pPr>
        <w:pStyle w:val="EndNoteBibliography"/>
      </w:pPr>
      <w:r w:rsidRPr="000C7A08">
        <w:t>2</w:t>
      </w:r>
      <w:r w:rsidRPr="000C7A08">
        <w:tab/>
        <w:t>Dirnagl, U., Iadecola, C.</w:t>
      </w:r>
      <w:r w:rsidR="00605210">
        <w:t xml:space="preserve">, </w:t>
      </w:r>
      <w:r w:rsidRPr="000C7A08">
        <w:t xml:space="preserve">Moskowitz, M. A. Pathobiology of ischaemic stroke: an integrated view. </w:t>
      </w:r>
      <w:r w:rsidR="00605210">
        <w:rPr>
          <w:i/>
        </w:rPr>
        <w:t>Trends in Neurosciences</w:t>
      </w:r>
      <w:r w:rsidRPr="000C7A08">
        <w:rPr>
          <w:i/>
        </w:rPr>
        <w:t>.</w:t>
      </w:r>
      <w:r w:rsidRPr="000C7A08">
        <w:t xml:space="preserve"> </w:t>
      </w:r>
      <w:r w:rsidRPr="000C7A08">
        <w:rPr>
          <w:b/>
        </w:rPr>
        <w:t>22</w:t>
      </w:r>
      <w:r w:rsidRPr="000C7A08">
        <w:t xml:space="preserve"> (9), 391-397</w:t>
      </w:r>
      <w:r w:rsidR="00605210">
        <w:t xml:space="preserve"> (</w:t>
      </w:r>
      <w:r w:rsidRPr="000C7A08">
        <w:t>1999).</w:t>
      </w:r>
    </w:p>
    <w:p w14:paraId="21C312B2" w14:textId="5BE8454E" w:rsidR="00FD14D7" w:rsidRPr="000C7A08" w:rsidRDefault="00FD14D7" w:rsidP="003E5EE9">
      <w:pPr>
        <w:pStyle w:val="EndNoteBibliography"/>
      </w:pPr>
      <w:r w:rsidRPr="000C7A08">
        <w:t>3</w:t>
      </w:r>
      <w:r w:rsidRPr="000C7A08">
        <w:tab/>
        <w:t>Woodruff, T. M.</w:t>
      </w:r>
      <w:r w:rsidRPr="000C7A08">
        <w:rPr>
          <w:i/>
        </w:rPr>
        <w:t xml:space="preserve"> </w:t>
      </w:r>
      <w:r w:rsidR="0050194B" w:rsidRPr="0050194B">
        <w:t>et al.</w:t>
      </w:r>
      <w:r w:rsidRPr="000C7A08">
        <w:t xml:space="preserve"> Pathophysiology, treatment, and animal and cellular models of human ischemic stroke. </w:t>
      </w:r>
      <w:r w:rsidR="00605210">
        <w:rPr>
          <w:i/>
        </w:rPr>
        <w:t>Molecular Neurodegeneration</w:t>
      </w:r>
      <w:r w:rsidRPr="000C7A08">
        <w:rPr>
          <w:i/>
        </w:rPr>
        <w:t>.</w:t>
      </w:r>
      <w:r w:rsidRPr="000C7A08">
        <w:t xml:space="preserve"> </w:t>
      </w:r>
      <w:r w:rsidRPr="000C7A08">
        <w:rPr>
          <w:b/>
        </w:rPr>
        <w:t>6</w:t>
      </w:r>
      <w:r w:rsidRPr="000C7A08">
        <w:t xml:space="preserve"> (1), 11</w:t>
      </w:r>
      <w:r w:rsidR="00605210">
        <w:t xml:space="preserve"> (</w:t>
      </w:r>
      <w:r w:rsidRPr="000C7A08">
        <w:t>2011).</w:t>
      </w:r>
    </w:p>
    <w:p w14:paraId="6002E22C" w14:textId="3557C9E1" w:rsidR="00FD14D7" w:rsidRPr="000C7A08" w:rsidRDefault="00FD14D7" w:rsidP="003E5EE9">
      <w:pPr>
        <w:pStyle w:val="EndNoteBibliography"/>
      </w:pPr>
      <w:r w:rsidRPr="000C7A08">
        <w:t>4</w:t>
      </w:r>
      <w:r w:rsidRPr="000C7A08">
        <w:tab/>
        <w:t>Berezowski, V., Fukuda, A. M., Cecchelli, R.</w:t>
      </w:r>
      <w:r w:rsidR="00605210">
        <w:t xml:space="preserve">, </w:t>
      </w:r>
      <w:r w:rsidRPr="000C7A08">
        <w:t xml:space="preserve">Badaut, J. Endothelial cells and astrocytes: a </w:t>
      </w:r>
      <w:r w:rsidRPr="000C7A08">
        <w:lastRenderedPageBreak/>
        <w:t xml:space="preserve">concerto en duo in ischemic pathophysiology. </w:t>
      </w:r>
      <w:r w:rsidR="00605210">
        <w:rPr>
          <w:i/>
        </w:rPr>
        <w:t>International Journal of Cell Biology</w:t>
      </w:r>
      <w:r w:rsidRPr="000C7A08">
        <w:rPr>
          <w:i/>
        </w:rPr>
        <w:t>.</w:t>
      </w:r>
      <w:r w:rsidRPr="000C7A08">
        <w:t xml:space="preserve"> </w:t>
      </w:r>
      <w:r w:rsidRPr="000C7A08">
        <w:rPr>
          <w:b/>
        </w:rPr>
        <w:t>2012</w:t>
      </w:r>
      <w:r w:rsidR="00605210" w:rsidRPr="000C7A08">
        <w:t>,</w:t>
      </w:r>
      <w:r w:rsidRPr="000C7A08">
        <w:t xml:space="preserve"> 176287</w:t>
      </w:r>
      <w:r w:rsidR="00605210">
        <w:t xml:space="preserve"> (</w:t>
      </w:r>
      <w:r w:rsidRPr="000C7A08">
        <w:t>2012).</w:t>
      </w:r>
    </w:p>
    <w:p w14:paraId="77FCEE58" w14:textId="55251EBB" w:rsidR="00FD14D7" w:rsidRPr="000C7A08" w:rsidRDefault="00FD14D7" w:rsidP="003E5EE9">
      <w:pPr>
        <w:pStyle w:val="EndNoteBibliography"/>
      </w:pPr>
      <w:r w:rsidRPr="000C7A08">
        <w:t>5</w:t>
      </w:r>
      <w:r w:rsidRPr="000C7A08">
        <w:tab/>
        <w:t>Roque, C.</w:t>
      </w:r>
      <w:r w:rsidR="00605210">
        <w:t xml:space="preserve">, </w:t>
      </w:r>
      <w:r w:rsidRPr="000C7A08">
        <w:t xml:space="preserve">Baltazar, G. Impact of Astrocytes on the Injury Induced by </w:t>
      </w:r>
      <w:r w:rsidR="008E4682" w:rsidRPr="008E4682">
        <w:t xml:space="preserve">In vitro </w:t>
      </w:r>
      <w:r w:rsidRPr="000C7A08">
        <w:t xml:space="preserve">Ischemia. </w:t>
      </w:r>
      <w:r w:rsidR="00605210">
        <w:rPr>
          <w:i/>
        </w:rPr>
        <w:t>Cellular and Molecular Neurobiology</w:t>
      </w:r>
      <w:r w:rsidRPr="000C7A08">
        <w:rPr>
          <w:i/>
        </w:rPr>
        <w:t>.</w:t>
      </w:r>
      <w:r w:rsidRPr="000C7A08">
        <w:t xml:space="preserve"> </w:t>
      </w:r>
      <w:r w:rsidRPr="000C7A08">
        <w:rPr>
          <w:b/>
        </w:rPr>
        <w:t>37</w:t>
      </w:r>
      <w:r w:rsidRPr="000C7A08">
        <w:t xml:space="preserve"> (8), 1521-1528</w:t>
      </w:r>
      <w:r w:rsidR="00605210">
        <w:t xml:space="preserve"> (</w:t>
      </w:r>
      <w:r w:rsidRPr="000C7A08">
        <w:t>2017).</w:t>
      </w:r>
    </w:p>
    <w:p w14:paraId="30B9E20E" w14:textId="49D617E6" w:rsidR="00FD14D7" w:rsidRPr="000C7A08" w:rsidRDefault="00FD14D7" w:rsidP="003E5EE9">
      <w:pPr>
        <w:pStyle w:val="EndNoteBibliography"/>
      </w:pPr>
      <w:r w:rsidRPr="000C7A08">
        <w:t>6</w:t>
      </w:r>
      <w:r w:rsidRPr="000C7A08">
        <w:tab/>
        <w:t>Ransom, B. R.</w:t>
      </w:r>
      <w:r w:rsidR="00605210">
        <w:t xml:space="preserve">, </w:t>
      </w:r>
      <w:r w:rsidRPr="000C7A08">
        <w:t xml:space="preserve">Ransom, C. B. Astrocytes: multitalented stars of the central nervous system. </w:t>
      </w:r>
      <w:r w:rsidR="00605210">
        <w:rPr>
          <w:i/>
        </w:rPr>
        <w:t>Methods in Molecular Biology</w:t>
      </w:r>
      <w:r w:rsidRPr="000C7A08">
        <w:rPr>
          <w:i/>
        </w:rPr>
        <w:t>.</w:t>
      </w:r>
      <w:r w:rsidRPr="000C7A08">
        <w:t xml:space="preserve"> </w:t>
      </w:r>
      <w:r w:rsidRPr="000C7A08">
        <w:rPr>
          <w:b/>
        </w:rPr>
        <w:t>814</w:t>
      </w:r>
      <w:r w:rsidR="00FB777D" w:rsidRPr="000C7A08">
        <w:t>,</w:t>
      </w:r>
      <w:r w:rsidRPr="000C7A08">
        <w:t xml:space="preserve"> 3-7</w:t>
      </w:r>
      <w:r w:rsidR="00605210">
        <w:t xml:space="preserve"> (</w:t>
      </w:r>
      <w:r w:rsidRPr="000C7A08">
        <w:t>2012).</w:t>
      </w:r>
    </w:p>
    <w:p w14:paraId="6E46021A" w14:textId="23476263" w:rsidR="00FD14D7" w:rsidRPr="000C7A08" w:rsidRDefault="00FD14D7" w:rsidP="003E5EE9">
      <w:pPr>
        <w:pStyle w:val="EndNoteBibliography"/>
      </w:pPr>
      <w:r w:rsidRPr="000C7A08">
        <w:t>7</w:t>
      </w:r>
      <w:r w:rsidRPr="000C7A08">
        <w:tab/>
        <w:t>Halassa, M. M., Fellin, T.</w:t>
      </w:r>
      <w:r w:rsidR="00605210">
        <w:t xml:space="preserve">, </w:t>
      </w:r>
      <w:r w:rsidRPr="000C7A08">
        <w:t xml:space="preserve">Haydon, P. G. The tripartite synapse: roles for gliotransmission in health and disease. </w:t>
      </w:r>
      <w:r w:rsidR="00605210">
        <w:rPr>
          <w:i/>
        </w:rPr>
        <w:t>Trends in Molecular Medicine</w:t>
      </w:r>
      <w:r w:rsidRPr="000C7A08">
        <w:rPr>
          <w:i/>
        </w:rPr>
        <w:t>.</w:t>
      </w:r>
      <w:r w:rsidRPr="000C7A08">
        <w:t xml:space="preserve"> </w:t>
      </w:r>
      <w:r w:rsidRPr="000C7A08">
        <w:rPr>
          <w:b/>
        </w:rPr>
        <w:t>13</w:t>
      </w:r>
      <w:r w:rsidRPr="000C7A08">
        <w:t xml:space="preserve"> (2), 54-63</w:t>
      </w:r>
      <w:r w:rsidR="00605210">
        <w:t xml:space="preserve"> (</w:t>
      </w:r>
      <w:r w:rsidRPr="000C7A08">
        <w:t>2007).</w:t>
      </w:r>
    </w:p>
    <w:p w14:paraId="35289015" w14:textId="130FCC13" w:rsidR="00FD14D7" w:rsidRPr="000C7A08" w:rsidRDefault="00FD14D7" w:rsidP="003E5EE9">
      <w:pPr>
        <w:pStyle w:val="EndNoteBibliography"/>
      </w:pPr>
      <w:r w:rsidRPr="000C7A08">
        <w:t>8</w:t>
      </w:r>
      <w:r w:rsidRPr="000C7A08">
        <w:tab/>
        <w:t>Forder, J. P.</w:t>
      </w:r>
      <w:r w:rsidR="00605210">
        <w:t xml:space="preserve">, </w:t>
      </w:r>
      <w:r w:rsidRPr="000C7A08">
        <w:t xml:space="preserve">Tymianski, M. Postsynaptic mechanisms of excitotoxicity: Involvement of postsynaptic density proteins, radicals, and oxidant molecules. </w:t>
      </w:r>
      <w:r w:rsidRPr="000C7A08">
        <w:rPr>
          <w:i/>
        </w:rPr>
        <w:t>Neuroscience.</w:t>
      </w:r>
      <w:r w:rsidRPr="000C7A08">
        <w:t xml:space="preserve"> </w:t>
      </w:r>
      <w:r w:rsidRPr="000C7A08">
        <w:rPr>
          <w:b/>
        </w:rPr>
        <w:t>158</w:t>
      </w:r>
      <w:r w:rsidRPr="000C7A08">
        <w:t xml:space="preserve"> (1), 293-300</w:t>
      </w:r>
      <w:r w:rsidR="00605210">
        <w:t xml:space="preserve"> (</w:t>
      </w:r>
      <w:r w:rsidRPr="000C7A08">
        <w:t>2009).</w:t>
      </w:r>
    </w:p>
    <w:p w14:paraId="02A6DF19" w14:textId="4CD68C68" w:rsidR="00FD14D7" w:rsidRPr="000C7A08" w:rsidRDefault="00FD14D7" w:rsidP="003E5EE9">
      <w:pPr>
        <w:pStyle w:val="EndNoteBibliography"/>
      </w:pPr>
      <w:r w:rsidRPr="000C7A08">
        <w:t>9</w:t>
      </w:r>
      <w:r w:rsidRPr="000C7A08">
        <w:tab/>
        <w:t>Basic Kes, V., Simundic, A. M., Nikolac, N., Topic, E.</w:t>
      </w:r>
      <w:r w:rsidR="00605210">
        <w:t xml:space="preserve">, </w:t>
      </w:r>
      <w:r w:rsidRPr="000C7A08">
        <w:t xml:space="preserve">Demarin, V. Pro-inflammatory and anti-inflammatory cytokines in acute ischemic stroke and their relation to early neurological deficit and stroke outcome. </w:t>
      </w:r>
      <w:r w:rsidR="00605210">
        <w:rPr>
          <w:i/>
        </w:rPr>
        <w:t>Clinical Biochemistry</w:t>
      </w:r>
      <w:r w:rsidRPr="000C7A08">
        <w:rPr>
          <w:i/>
        </w:rPr>
        <w:t>.</w:t>
      </w:r>
      <w:r w:rsidRPr="000C7A08">
        <w:t xml:space="preserve"> </w:t>
      </w:r>
      <w:r w:rsidRPr="000C7A08">
        <w:rPr>
          <w:b/>
        </w:rPr>
        <w:t>41</w:t>
      </w:r>
      <w:r w:rsidRPr="000C7A08">
        <w:t xml:space="preserve"> (16-17), 1330-1334</w:t>
      </w:r>
      <w:r w:rsidR="00605210">
        <w:t xml:space="preserve"> (</w:t>
      </w:r>
      <w:r w:rsidRPr="000C7A08">
        <w:t>2008).</w:t>
      </w:r>
    </w:p>
    <w:p w14:paraId="2708296E" w14:textId="4A4B21D7" w:rsidR="00FD14D7" w:rsidRPr="000C7A08" w:rsidRDefault="00FD14D7" w:rsidP="003E5EE9">
      <w:pPr>
        <w:pStyle w:val="EndNoteBibliography"/>
      </w:pPr>
      <w:r w:rsidRPr="000C7A08">
        <w:t>10</w:t>
      </w:r>
      <w:r w:rsidRPr="000C7A08">
        <w:tab/>
        <w:t>Gursoy-Ozdemir, Y., Can, A.</w:t>
      </w:r>
      <w:r w:rsidR="00605210">
        <w:t xml:space="preserve">, </w:t>
      </w:r>
      <w:r w:rsidRPr="000C7A08">
        <w:t xml:space="preserve">Dalkara, T. Reperfusion-induced oxidative/nitrative injury to neurovascular unit after focal cerebral ischemia. </w:t>
      </w:r>
      <w:r w:rsidRPr="000C7A08">
        <w:rPr>
          <w:i/>
        </w:rPr>
        <w:t>Stroke.</w:t>
      </w:r>
      <w:r w:rsidRPr="000C7A08">
        <w:t xml:space="preserve"> </w:t>
      </w:r>
      <w:r w:rsidRPr="000C7A08">
        <w:rPr>
          <w:b/>
        </w:rPr>
        <w:t>35</w:t>
      </w:r>
      <w:r w:rsidRPr="000C7A08">
        <w:t xml:space="preserve"> (6), 1449-1453</w:t>
      </w:r>
      <w:r w:rsidR="00605210">
        <w:t xml:space="preserve"> (</w:t>
      </w:r>
      <w:r w:rsidRPr="000C7A08">
        <w:t>2004).</w:t>
      </w:r>
    </w:p>
    <w:p w14:paraId="23CBB16D" w14:textId="43325523" w:rsidR="00FD14D7" w:rsidRPr="000C7A08" w:rsidRDefault="00FD14D7" w:rsidP="003E5EE9">
      <w:pPr>
        <w:pStyle w:val="EndNoteBibliography"/>
      </w:pPr>
      <w:r w:rsidRPr="000C7A08">
        <w:t>11</w:t>
      </w:r>
      <w:r w:rsidRPr="000C7A08">
        <w:tab/>
        <w:t>Cekanaviciute, E.</w:t>
      </w:r>
      <w:r w:rsidRPr="000C7A08">
        <w:rPr>
          <w:i/>
        </w:rPr>
        <w:t xml:space="preserve"> </w:t>
      </w:r>
      <w:r w:rsidR="0050194B" w:rsidRPr="0050194B">
        <w:t>et al.</w:t>
      </w:r>
      <w:r w:rsidRPr="000C7A08">
        <w:t xml:space="preserve"> Astrocytic transforming growth factor-beta signaling reduces subacute neuroinflammation after stroke in mice. </w:t>
      </w:r>
      <w:r w:rsidRPr="000C7A08">
        <w:rPr>
          <w:i/>
        </w:rPr>
        <w:t>Glia.</w:t>
      </w:r>
      <w:r w:rsidRPr="000C7A08">
        <w:t xml:space="preserve"> </w:t>
      </w:r>
      <w:r w:rsidRPr="000C7A08">
        <w:rPr>
          <w:b/>
        </w:rPr>
        <w:t>62</w:t>
      </w:r>
      <w:r w:rsidRPr="000C7A08">
        <w:t xml:space="preserve"> (8), 1227-1240</w:t>
      </w:r>
      <w:r w:rsidR="00605210">
        <w:t xml:space="preserve"> (</w:t>
      </w:r>
      <w:r w:rsidRPr="000C7A08">
        <w:t>2014).</w:t>
      </w:r>
    </w:p>
    <w:p w14:paraId="51337590" w14:textId="7434A928" w:rsidR="00FD14D7" w:rsidRPr="000C7A08" w:rsidRDefault="00FD14D7" w:rsidP="003E5EE9">
      <w:pPr>
        <w:pStyle w:val="EndNoteBibliography"/>
      </w:pPr>
      <w:r w:rsidRPr="000C7A08">
        <w:t>12</w:t>
      </w:r>
      <w:r w:rsidRPr="000C7A08">
        <w:tab/>
        <w:t>Huang, L.</w:t>
      </w:r>
      <w:r w:rsidRPr="000C7A08">
        <w:rPr>
          <w:i/>
        </w:rPr>
        <w:t xml:space="preserve"> </w:t>
      </w:r>
      <w:r w:rsidR="0050194B" w:rsidRPr="0050194B">
        <w:t>et al.</w:t>
      </w:r>
      <w:r w:rsidRPr="000C7A08">
        <w:t xml:space="preserve"> Glial scar formation occurs in the human brain after ischemic stroke. </w:t>
      </w:r>
      <w:r w:rsidR="00605210">
        <w:rPr>
          <w:i/>
        </w:rPr>
        <w:t>International Journal of Medical Sciences</w:t>
      </w:r>
      <w:r w:rsidRPr="000C7A08">
        <w:rPr>
          <w:i/>
        </w:rPr>
        <w:t>.</w:t>
      </w:r>
      <w:r w:rsidRPr="000C7A08">
        <w:t xml:space="preserve"> </w:t>
      </w:r>
      <w:r w:rsidRPr="000C7A08">
        <w:rPr>
          <w:b/>
        </w:rPr>
        <w:t>11</w:t>
      </w:r>
      <w:r w:rsidRPr="000C7A08">
        <w:t xml:space="preserve"> (4), 344-348</w:t>
      </w:r>
      <w:r w:rsidR="00605210">
        <w:t xml:space="preserve"> (</w:t>
      </w:r>
      <w:r w:rsidRPr="000C7A08">
        <w:t>2014).</w:t>
      </w:r>
    </w:p>
    <w:p w14:paraId="3B79E474" w14:textId="740FA103" w:rsidR="00FD14D7" w:rsidRPr="000C7A08" w:rsidRDefault="00FD14D7" w:rsidP="003E5EE9">
      <w:pPr>
        <w:pStyle w:val="EndNoteBibliography"/>
      </w:pPr>
      <w:r w:rsidRPr="000C7A08">
        <w:t>13</w:t>
      </w:r>
      <w:r w:rsidRPr="000C7A08">
        <w:tab/>
        <w:t>Rodriguez-Grande, B.</w:t>
      </w:r>
      <w:r w:rsidRPr="000C7A08">
        <w:rPr>
          <w:i/>
        </w:rPr>
        <w:t xml:space="preserve"> </w:t>
      </w:r>
      <w:r w:rsidR="0050194B" w:rsidRPr="0050194B">
        <w:t>et al.</w:t>
      </w:r>
      <w:r w:rsidRPr="000C7A08">
        <w:t xml:space="preserve"> The acute-phase protein PTX3 is an essential mediator of glial scar formation and resolution of brain edema after ischemic injury. </w:t>
      </w:r>
      <w:r w:rsidR="00605210">
        <w:rPr>
          <w:i/>
        </w:rPr>
        <w:t>Journal of Cerebral Blood Flow &amp; Metabolism</w:t>
      </w:r>
      <w:r w:rsidRPr="000C7A08">
        <w:rPr>
          <w:i/>
        </w:rPr>
        <w:t>.</w:t>
      </w:r>
      <w:r w:rsidRPr="000C7A08">
        <w:t xml:space="preserve"> </w:t>
      </w:r>
      <w:r w:rsidRPr="000C7A08">
        <w:rPr>
          <w:b/>
        </w:rPr>
        <w:t>34</w:t>
      </w:r>
      <w:r w:rsidRPr="000C7A08">
        <w:t xml:space="preserve"> (3), 480-488</w:t>
      </w:r>
      <w:r w:rsidR="00605210">
        <w:t xml:space="preserve"> (</w:t>
      </w:r>
      <w:r w:rsidRPr="000C7A08">
        <w:t>2014).</w:t>
      </w:r>
    </w:p>
    <w:p w14:paraId="211165AA" w14:textId="356BF35F" w:rsidR="00FD14D7" w:rsidRPr="000C7A08" w:rsidRDefault="00FD14D7" w:rsidP="003E5EE9">
      <w:pPr>
        <w:pStyle w:val="EndNoteBibliography"/>
      </w:pPr>
      <w:r w:rsidRPr="000C7A08">
        <w:t>14</w:t>
      </w:r>
      <w:r w:rsidRPr="000C7A08">
        <w:tab/>
        <w:t>Cheng, X.</w:t>
      </w:r>
      <w:r w:rsidRPr="000C7A08">
        <w:rPr>
          <w:i/>
        </w:rPr>
        <w:t xml:space="preserve"> </w:t>
      </w:r>
      <w:r w:rsidR="0050194B" w:rsidRPr="0050194B">
        <w:t>et al.</w:t>
      </w:r>
      <w:r w:rsidRPr="000C7A08">
        <w:t xml:space="preserve"> Dynamic Alterations of Brain Injury, Functional Recovery, and Metabolites Profile after Cerebral Ischemia/Reperfusion in Rats Contributes to Potential Biomarkers. </w:t>
      </w:r>
      <w:r w:rsidR="00605210">
        <w:rPr>
          <w:i/>
        </w:rPr>
        <w:t>Journal of Molecular Neuroscience</w:t>
      </w:r>
      <w:r w:rsidRPr="000C7A08">
        <w:rPr>
          <w:i/>
        </w:rPr>
        <w:t>.</w:t>
      </w:r>
      <w:r w:rsidRPr="000C7A08">
        <w:t xml:space="preserve"> </w:t>
      </w:r>
      <w:r w:rsidRPr="000C7A08">
        <w:rPr>
          <w:b/>
        </w:rPr>
        <w:t>70</w:t>
      </w:r>
      <w:r w:rsidRPr="000C7A08">
        <w:t xml:space="preserve"> (5), 667-676</w:t>
      </w:r>
      <w:r w:rsidR="00605210">
        <w:t xml:space="preserve"> (</w:t>
      </w:r>
      <w:r w:rsidRPr="000C7A08">
        <w:t>2020).</w:t>
      </w:r>
    </w:p>
    <w:p w14:paraId="2770BD89" w14:textId="6B9D2902" w:rsidR="00FD14D7" w:rsidRPr="000C7A08" w:rsidRDefault="00FD14D7" w:rsidP="003E5EE9">
      <w:pPr>
        <w:pStyle w:val="EndNoteBibliography"/>
      </w:pPr>
      <w:r w:rsidRPr="000C7A08">
        <w:t>15</w:t>
      </w:r>
      <w:r w:rsidRPr="000C7A08">
        <w:tab/>
        <w:t>Wang, X.</w:t>
      </w:r>
      <w:r w:rsidRPr="000C7A08">
        <w:rPr>
          <w:i/>
        </w:rPr>
        <w:t xml:space="preserve"> </w:t>
      </w:r>
      <w:r w:rsidR="0050194B" w:rsidRPr="0050194B">
        <w:t>et al.</w:t>
      </w:r>
      <w:r w:rsidRPr="000C7A08">
        <w:t xml:space="preserve"> Dual role of intrauterine immune challenge on neonatal and adult brain vulnerability to hypoxia-ischemia. </w:t>
      </w:r>
      <w:r w:rsidR="00605210">
        <w:rPr>
          <w:i/>
        </w:rPr>
        <w:t>Journal of Neuropathology &amp; Experimental Neurology</w:t>
      </w:r>
      <w:r w:rsidRPr="000C7A08">
        <w:rPr>
          <w:i/>
        </w:rPr>
        <w:t>.</w:t>
      </w:r>
      <w:r w:rsidRPr="000C7A08">
        <w:t xml:space="preserve"> </w:t>
      </w:r>
      <w:r w:rsidRPr="000C7A08">
        <w:rPr>
          <w:b/>
        </w:rPr>
        <w:t>66</w:t>
      </w:r>
      <w:r w:rsidRPr="000C7A08">
        <w:t xml:space="preserve"> (6), 552-561</w:t>
      </w:r>
      <w:r w:rsidR="00605210">
        <w:t xml:space="preserve"> (</w:t>
      </w:r>
      <w:r w:rsidRPr="000C7A08">
        <w:t>2007).</w:t>
      </w:r>
    </w:p>
    <w:p w14:paraId="1C8A8475" w14:textId="4D053FE4" w:rsidR="00FD14D7" w:rsidRPr="000C7A08" w:rsidRDefault="00FD14D7" w:rsidP="003E5EE9">
      <w:pPr>
        <w:pStyle w:val="EndNoteBibliography"/>
      </w:pPr>
      <w:r w:rsidRPr="000C7A08">
        <w:t>16</w:t>
      </w:r>
      <w:r w:rsidRPr="000C7A08">
        <w:tab/>
        <w:t>Panahpour, H., Farhoudi, M., Omidi, Y.</w:t>
      </w:r>
      <w:r w:rsidR="00605210">
        <w:t xml:space="preserve">, </w:t>
      </w:r>
      <w:r w:rsidRPr="000C7A08">
        <w:t xml:space="preserve">Mahmoudi, J. An </w:t>
      </w:r>
      <w:r w:rsidR="008E4682" w:rsidRPr="008E4682">
        <w:t>In vivo</w:t>
      </w:r>
      <w:r w:rsidRPr="000C7A08">
        <w:t xml:space="preserve"> Assessment of Blood-Brain Barrier Disruption in a Rat Model of Ischemic Stroke. </w:t>
      </w:r>
      <w:r w:rsidR="00605210">
        <w:rPr>
          <w:i/>
        </w:rPr>
        <w:t>Journal of Visualized Experiments</w:t>
      </w:r>
      <w:r w:rsidRPr="000C7A08">
        <w:rPr>
          <w:i/>
        </w:rPr>
        <w:t>.</w:t>
      </w:r>
      <w:r w:rsidRPr="000C7A08">
        <w:t xml:space="preserve"> 10.3791/57156 (133)</w:t>
      </w:r>
      <w:r w:rsidR="00605210">
        <w:t xml:space="preserve"> (</w:t>
      </w:r>
      <w:r w:rsidRPr="000C7A08">
        <w:t>2018).</w:t>
      </w:r>
    </w:p>
    <w:p w14:paraId="78CCC6CA" w14:textId="475CB839" w:rsidR="00FD14D7" w:rsidRPr="000C7A08" w:rsidRDefault="00FD14D7" w:rsidP="003E5EE9">
      <w:pPr>
        <w:pStyle w:val="EndNoteBibliography"/>
      </w:pPr>
      <w:r w:rsidRPr="000C7A08">
        <w:t>17</w:t>
      </w:r>
      <w:r w:rsidRPr="000C7A08">
        <w:tab/>
        <w:t>Laake, J. H., Haug, F. M., Wieloch, T.</w:t>
      </w:r>
      <w:r w:rsidR="00605210">
        <w:t xml:space="preserve">, </w:t>
      </w:r>
      <w:r w:rsidRPr="000C7A08">
        <w:t xml:space="preserve">Ottersen, O. P. A simple </w:t>
      </w:r>
      <w:r w:rsidR="008E4682" w:rsidRPr="008E4682">
        <w:t xml:space="preserve">in vitro </w:t>
      </w:r>
      <w:r w:rsidRPr="000C7A08">
        <w:t xml:space="preserve">model of ischemia based on hippocampal slice cultures and propidium iodide fluorescence. </w:t>
      </w:r>
      <w:r w:rsidR="00605210">
        <w:rPr>
          <w:i/>
        </w:rPr>
        <w:t xml:space="preserve">Brain </w:t>
      </w:r>
      <w:r w:rsidR="00FB777D">
        <w:rPr>
          <w:i/>
        </w:rPr>
        <w:t xml:space="preserve">Research </w:t>
      </w:r>
      <w:r w:rsidR="00605210">
        <w:rPr>
          <w:i/>
        </w:rPr>
        <w:t>Protocols</w:t>
      </w:r>
      <w:r w:rsidRPr="000C7A08">
        <w:rPr>
          <w:i/>
        </w:rPr>
        <w:t>.</w:t>
      </w:r>
      <w:r w:rsidRPr="000C7A08">
        <w:t xml:space="preserve"> </w:t>
      </w:r>
      <w:r w:rsidRPr="000C7A08">
        <w:rPr>
          <w:b/>
        </w:rPr>
        <w:t>4</w:t>
      </w:r>
      <w:r w:rsidRPr="000C7A08">
        <w:t xml:space="preserve"> (2), 173-184</w:t>
      </w:r>
      <w:r w:rsidR="00605210">
        <w:t xml:space="preserve"> (</w:t>
      </w:r>
      <w:r w:rsidRPr="000C7A08">
        <w:t>1999).</w:t>
      </w:r>
    </w:p>
    <w:p w14:paraId="3A69A88D" w14:textId="272D3329" w:rsidR="00FD14D7" w:rsidRPr="000C7A08" w:rsidRDefault="00FD14D7" w:rsidP="003E5EE9">
      <w:pPr>
        <w:pStyle w:val="EndNoteBibliography"/>
      </w:pPr>
      <w:r w:rsidRPr="000C7A08">
        <w:t>18</w:t>
      </w:r>
      <w:r w:rsidRPr="000C7A08">
        <w:tab/>
        <w:t>Cimarosti, H., Kantamneni, S.</w:t>
      </w:r>
      <w:r w:rsidR="00605210">
        <w:t xml:space="preserve">, </w:t>
      </w:r>
      <w:r w:rsidRPr="000C7A08">
        <w:t xml:space="preserve">Henley, J. M. Ischaemia differentially regulates GABA(B) receptor subunits in organotypic hippocampal slice cultures. </w:t>
      </w:r>
      <w:r w:rsidRPr="000C7A08">
        <w:rPr>
          <w:i/>
        </w:rPr>
        <w:t>Neuropharmacology.</w:t>
      </w:r>
      <w:r w:rsidRPr="000C7A08">
        <w:t xml:space="preserve"> </w:t>
      </w:r>
      <w:r w:rsidRPr="000C7A08">
        <w:rPr>
          <w:b/>
        </w:rPr>
        <w:t>56</w:t>
      </w:r>
      <w:r w:rsidRPr="000C7A08">
        <w:t xml:space="preserve"> (8), 1088-1096</w:t>
      </w:r>
      <w:r w:rsidR="00605210">
        <w:t xml:space="preserve"> (</w:t>
      </w:r>
      <w:r w:rsidRPr="000C7A08">
        <w:t>2009).</w:t>
      </w:r>
    </w:p>
    <w:p w14:paraId="2BC21147" w14:textId="78390263" w:rsidR="00FD14D7" w:rsidRPr="000C7A08" w:rsidRDefault="00FD14D7" w:rsidP="003E5EE9">
      <w:pPr>
        <w:pStyle w:val="EndNoteBibliography"/>
      </w:pPr>
      <w:r w:rsidRPr="000C7A08">
        <w:t>19</w:t>
      </w:r>
      <w:r w:rsidRPr="000C7A08">
        <w:tab/>
        <w:t>Cho, S.</w:t>
      </w:r>
      <w:r w:rsidRPr="000C7A08">
        <w:rPr>
          <w:i/>
        </w:rPr>
        <w:t xml:space="preserve"> </w:t>
      </w:r>
      <w:r w:rsidR="0050194B" w:rsidRPr="0050194B">
        <w:t>et al.</w:t>
      </w:r>
      <w:r w:rsidRPr="000C7A08">
        <w:t xml:space="preserve"> Spatiotemporal evidence of apoptosis-mediated ischemic injury in organotypic hippocampal slice cultures. </w:t>
      </w:r>
      <w:r w:rsidR="00605210">
        <w:rPr>
          <w:i/>
        </w:rPr>
        <w:t>Neurochemistry International</w:t>
      </w:r>
      <w:r w:rsidRPr="000C7A08">
        <w:rPr>
          <w:i/>
        </w:rPr>
        <w:t>.</w:t>
      </w:r>
      <w:r w:rsidRPr="000C7A08">
        <w:t xml:space="preserve"> </w:t>
      </w:r>
      <w:r w:rsidRPr="000C7A08">
        <w:rPr>
          <w:b/>
        </w:rPr>
        <w:t>45</w:t>
      </w:r>
      <w:r w:rsidRPr="000C7A08">
        <w:t xml:space="preserve"> (1), 117-127</w:t>
      </w:r>
      <w:r w:rsidR="00605210">
        <w:t xml:space="preserve"> (</w:t>
      </w:r>
      <w:r w:rsidRPr="000C7A08">
        <w:t>2004).</w:t>
      </w:r>
    </w:p>
    <w:p w14:paraId="3EF7283B" w14:textId="45AD594E" w:rsidR="00FD14D7" w:rsidRPr="000C7A08" w:rsidRDefault="00FD14D7" w:rsidP="003E5EE9">
      <w:pPr>
        <w:pStyle w:val="EndNoteBibliography"/>
      </w:pPr>
      <w:r w:rsidRPr="000C7A08">
        <w:t>20</w:t>
      </w:r>
      <w:r w:rsidRPr="000C7A08">
        <w:tab/>
        <w:t>Dong, W. Q., Schurr, A., Reid, K. H., Shields, C. B.</w:t>
      </w:r>
      <w:r w:rsidR="00605210">
        <w:t xml:space="preserve">, </w:t>
      </w:r>
      <w:r w:rsidRPr="000C7A08">
        <w:t xml:space="preserve">West, C. A. The Rat Hippocampal Slice Preparation as an Invitro Model of Ischemia. </w:t>
      </w:r>
      <w:r w:rsidRPr="000C7A08">
        <w:rPr>
          <w:i/>
        </w:rPr>
        <w:t>Stroke.</w:t>
      </w:r>
      <w:r w:rsidRPr="000C7A08">
        <w:t xml:space="preserve"> </w:t>
      </w:r>
      <w:r w:rsidRPr="000C7A08">
        <w:rPr>
          <w:b/>
        </w:rPr>
        <w:t>19</w:t>
      </w:r>
      <w:r w:rsidRPr="000C7A08">
        <w:t xml:space="preserve"> (4), 498-502</w:t>
      </w:r>
      <w:r w:rsidR="00605210">
        <w:t xml:space="preserve"> (</w:t>
      </w:r>
      <w:r w:rsidRPr="000C7A08">
        <w:t>1988).</w:t>
      </w:r>
    </w:p>
    <w:p w14:paraId="3DDA9DD8" w14:textId="323D4A50" w:rsidR="00FD14D7" w:rsidRPr="000C7A08" w:rsidRDefault="00FD14D7" w:rsidP="003E5EE9">
      <w:pPr>
        <w:pStyle w:val="EndNoteBibliography"/>
      </w:pPr>
      <w:r w:rsidRPr="000C7A08">
        <w:t>21</w:t>
      </w:r>
      <w:r w:rsidRPr="000C7A08">
        <w:tab/>
        <w:t>Tamura, R.</w:t>
      </w:r>
      <w:r w:rsidRPr="000C7A08">
        <w:rPr>
          <w:i/>
        </w:rPr>
        <w:t xml:space="preserve"> </w:t>
      </w:r>
      <w:r w:rsidR="0050194B" w:rsidRPr="0050194B">
        <w:t>et al.</w:t>
      </w:r>
      <w:r w:rsidRPr="000C7A08">
        <w:t xml:space="preserve"> Neuroprotective effects of adenosine deaminase in the striatum. </w:t>
      </w:r>
      <w:r w:rsidRPr="000C7A08">
        <w:rPr>
          <w:i/>
        </w:rPr>
        <w:t>Journal of Cerebral Blood Flow and Metabolism.</w:t>
      </w:r>
      <w:r w:rsidRPr="000C7A08">
        <w:t xml:space="preserve"> </w:t>
      </w:r>
      <w:r w:rsidRPr="000C7A08">
        <w:rPr>
          <w:b/>
        </w:rPr>
        <w:t>36</w:t>
      </w:r>
      <w:r w:rsidRPr="000C7A08">
        <w:t xml:space="preserve"> (4), 709-720</w:t>
      </w:r>
      <w:r w:rsidR="00605210">
        <w:t xml:space="preserve"> (</w:t>
      </w:r>
      <w:r w:rsidRPr="000C7A08">
        <w:t>2016).</w:t>
      </w:r>
    </w:p>
    <w:p w14:paraId="1BCFFABD" w14:textId="0A94E946" w:rsidR="00FD14D7" w:rsidRPr="000C7A08" w:rsidRDefault="00FD14D7" w:rsidP="003E5EE9">
      <w:pPr>
        <w:pStyle w:val="EndNoteBibliography"/>
      </w:pPr>
      <w:r w:rsidRPr="000C7A08">
        <w:lastRenderedPageBreak/>
        <w:t>22</w:t>
      </w:r>
      <w:r w:rsidRPr="000C7A08">
        <w:tab/>
        <w:t>Dennis, S. H.</w:t>
      </w:r>
      <w:r w:rsidRPr="000C7A08">
        <w:rPr>
          <w:i/>
        </w:rPr>
        <w:t xml:space="preserve"> </w:t>
      </w:r>
      <w:r w:rsidR="0050194B" w:rsidRPr="0050194B">
        <w:t>et al.</w:t>
      </w:r>
      <w:r w:rsidRPr="000C7A08">
        <w:t xml:space="preserve"> Oxygen/Glucose Deprivation Induces a Reduction in Synaptic AMPA Receptors on Hippocampal CA3 Neurons Mediated by mGluR1 and Adenosine A(3) Receptors. </w:t>
      </w:r>
      <w:r w:rsidRPr="000C7A08">
        <w:rPr>
          <w:i/>
        </w:rPr>
        <w:t>Journal of Neuroscience.</w:t>
      </w:r>
      <w:r w:rsidRPr="000C7A08">
        <w:t xml:space="preserve"> </w:t>
      </w:r>
      <w:r w:rsidRPr="000C7A08">
        <w:rPr>
          <w:b/>
        </w:rPr>
        <w:t>31</w:t>
      </w:r>
      <w:r w:rsidRPr="000C7A08">
        <w:t xml:space="preserve"> (33), 11941-11952</w:t>
      </w:r>
      <w:r w:rsidR="00605210">
        <w:t xml:space="preserve"> (</w:t>
      </w:r>
      <w:r w:rsidRPr="000C7A08">
        <w:t>2011).</w:t>
      </w:r>
    </w:p>
    <w:p w14:paraId="2419758A" w14:textId="446A808A" w:rsidR="00FD14D7" w:rsidRPr="000C7A08" w:rsidRDefault="00FD14D7" w:rsidP="003E5EE9">
      <w:pPr>
        <w:pStyle w:val="EndNoteBibliography"/>
      </w:pPr>
      <w:r w:rsidRPr="000C7A08">
        <w:t>23</w:t>
      </w:r>
      <w:r w:rsidRPr="000C7A08">
        <w:tab/>
        <w:t>Bar El, Y., Kanner, S., Barzilai, A.</w:t>
      </w:r>
      <w:r w:rsidR="00605210">
        <w:t xml:space="preserve">, </w:t>
      </w:r>
      <w:r w:rsidRPr="000C7A08">
        <w:t xml:space="preserve">Hanein, Y. Activity changes in neuron-astrocyte networks in culture under the effect of norepinephrine. </w:t>
      </w:r>
      <w:r w:rsidRPr="000C7A08">
        <w:rPr>
          <w:i/>
        </w:rPr>
        <w:t>PLoS One.</w:t>
      </w:r>
      <w:r w:rsidRPr="000C7A08">
        <w:t xml:space="preserve"> </w:t>
      </w:r>
      <w:r w:rsidRPr="000C7A08">
        <w:rPr>
          <w:b/>
        </w:rPr>
        <w:t>13</w:t>
      </w:r>
      <w:r w:rsidRPr="000C7A08">
        <w:t xml:space="preserve"> (10)</w:t>
      </w:r>
      <w:r w:rsidR="00605210">
        <w:t xml:space="preserve"> (</w:t>
      </w:r>
      <w:r w:rsidRPr="000C7A08">
        <w:t>2018).</w:t>
      </w:r>
    </w:p>
    <w:p w14:paraId="5C21A8A6" w14:textId="6565B15A" w:rsidR="00FD14D7" w:rsidRPr="000C7A08" w:rsidRDefault="00FD14D7" w:rsidP="003E5EE9">
      <w:pPr>
        <w:pStyle w:val="EndNoteBibliography"/>
      </w:pPr>
      <w:r w:rsidRPr="000C7A08">
        <w:t>24</w:t>
      </w:r>
      <w:r w:rsidRPr="000C7A08">
        <w:tab/>
        <w:t>Kuszczyk, M. A.</w:t>
      </w:r>
      <w:r w:rsidRPr="000C7A08">
        <w:rPr>
          <w:i/>
        </w:rPr>
        <w:t xml:space="preserve"> </w:t>
      </w:r>
      <w:r w:rsidR="0050194B" w:rsidRPr="0050194B">
        <w:t>et al.</w:t>
      </w:r>
      <w:r w:rsidRPr="000C7A08">
        <w:t xml:space="preserve"> Blocking the Interaction between Apolipoprotein E and A beta Reduces Intraneuronal Accumulation of A beta and Inhibits Synaptic Degeneration. </w:t>
      </w:r>
      <w:r w:rsidRPr="000C7A08">
        <w:rPr>
          <w:i/>
        </w:rPr>
        <w:t>American Journal of Pathology.</w:t>
      </w:r>
      <w:r w:rsidRPr="000C7A08">
        <w:t xml:space="preserve"> </w:t>
      </w:r>
      <w:r w:rsidRPr="000C7A08">
        <w:rPr>
          <w:b/>
        </w:rPr>
        <w:t>182</w:t>
      </w:r>
      <w:r w:rsidRPr="000C7A08">
        <w:t xml:space="preserve"> (5), 1750-1768</w:t>
      </w:r>
      <w:r w:rsidR="00605210">
        <w:t xml:space="preserve"> (</w:t>
      </w:r>
      <w:r w:rsidRPr="000C7A08">
        <w:t>2013).</w:t>
      </w:r>
    </w:p>
    <w:p w14:paraId="7BCD19AE" w14:textId="7B679713" w:rsidR="00FD14D7" w:rsidRPr="000C7A08" w:rsidRDefault="00FD14D7" w:rsidP="003E5EE9">
      <w:pPr>
        <w:pStyle w:val="EndNoteBibliography"/>
      </w:pPr>
      <w:r w:rsidRPr="000C7A08">
        <w:t>25</w:t>
      </w:r>
      <w:r w:rsidRPr="000C7A08">
        <w:tab/>
        <w:t>Skaper, S. D.</w:t>
      </w:r>
      <w:r w:rsidR="00605210">
        <w:t xml:space="preserve">, </w:t>
      </w:r>
      <w:r w:rsidRPr="000C7A08">
        <w:t xml:space="preserve">Facci, L. Central Nervous System Neuron-Glia co-Culture Models and Application to Neuroprotective Agents. </w:t>
      </w:r>
      <w:r w:rsidR="00605210">
        <w:rPr>
          <w:i/>
        </w:rPr>
        <w:t>Methods in Molecular Biology</w:t>
      </w:r>
      <w:r w:rsidRPr="000C7A08">
        <w:rPr>
          <w:i/>
        </w:rPr>
        <w:t>.</w:t>
      </w:r>
      <w:r w:rsidRPr="000C7A08">
        <w:t xml:space="preserve"> </w:t>
      </w:r>
      <w:r w:rsidRPr="000C7A08">
        <w:rPr>
          <w:b/>
        </w:rPr>
        <w:t>1727</w:t>
      </w:r>
      <w:r w:rsidR="00FB777D" w:rsidRPr="000C7A08">
        <w:t>,</w:t>
      </w:r>
      <w:r w:rsidRPr="000C7A08">
        <w:t xml:space="preserve"> 63-80</w:t>
      </w:r>
      <w:r w:rsidR="00605210">
        <w:t xml:space="preserve"> (</w:t>
      </w:r>
      <w:r w:rsidRPr="000C7A08">
        <w:t>2018).</w:t>
      </w:r>
    </w:p>
    <w:p w14:paraId="0439DCCC" w14:textId="38EDE795" w:rsidR="00FD14D7" w:rsidRPr="000C7A08" w:rsidRDefault="00FD14D7" w:rsidP="003E5EE9">
      <w:pPr>
        <w:pStyle w:val="EndNoteBibliography"/>
      </w:pPr>
      <w:r w:rsidRPr="000C7A08">
        <w:t>26</w:t>
      </w:r>
      <w:r w:rsidRPr="000C7A08">
        <w:tab/>
        <w:t>Fang, A.</w:t>
      </w:r>
      <w:r w:rsidRPr="000C7A08">
        <w:rPr>
          <w:i/>
        </w:rPr>
        <w:t xml:space="preserve"> </w:t>
      </w:r>
      <w:r w:rsidR="0050194B" w:rsidRPr="0050194B">
        <w:t>et al.</w:t>
      </w:r>
      <w:r w:rsidRPr="000C7A08">
        <w:t xml:space="preserve"> Effects of astrocyte on neuronal outgrowth in a layered 3D structure. </w:t>
      </w:r>
      <w:r w:rsidR="00605210">
        <w:rPr>
          <w:i/>
        </w:rPr>
        <w:t>BioMedical Engineering OnLine</w:t>
      </w:r>
      <w:r w:rsidRPr="000C7A08">
        <w:rPr>
          <w:i/>
        </w:rPr>
        <w:t>.</w:t>
      </w:r>
      <w:r w:rsidRPr="000C7A08">
        <w:t xml:space="preserve"> </w:t>
      </w:r>
      <w:r w:rsidRPr="000C7A08">
        <w:rPr>
          <w:b/>
        </w:rPr>
        <w:t>18</w:t>
      </w:r>
      <w:r w:rsidRPr="000C7A08">
        <w:t xml:space="preserve"> (1), 74</w:t>
      </w:r>
      <w:r w:rsidR="00605210">
        <w:t xml:space="preserve"> (</w:t>
      </w:r>
      <w:r w:rsidRPr="000C7A08">
        <w:t>2019).</w:t>
      </w:r>
    </w:p>
    <w:p w14:paraId="11AB67E9" w14:textId="29571AA0" w:rsidR="00FD14D7" w:rsidRPr="000C7A08" w:rsidRDefault="00FD14D7" w:rsidP="003E5EE9">
      <w:pPr>
        <w:pStyle w:val="EndNoteBibliography"/>
      </w:pPr>
      <w:r w:rsidRPr="000C7A08">
        <w:t>27</w:t>
      </w:r>
      <w:r w:rsidRPr="000C7A08">
        <w:tab/>
        <w:t>Fernando, G., Yamila, R., Cesar, G. J.</w:t>
      </w:r>
      <w:r w:rsidR="00605210">
        <w:t xml:space="preserve">, </w:t>
      </w:r>
      <w:r w:rsidRPr="000C7A08">
        <w:t xml:space="preserve">Ramon, R. Neuroprotective Effects of neuroEPO Using an </w:t>
      </w:r>
      <w:r w:rsidR="008E4682" w:rsidRPr="008E4682">
        <w:t xml:space="preserve">In vitro </w:t>
      </w:r>
      <w:r w:rsidRPr="000C7A08">
        <w:t xml:space="preserve">Model of Stroke. </w:t>
      </w:r>
      <w:r w:rsidRPr="000C7A08">
        <w:rPr>
          <w:i/>
        </w:rPr>
        <w:t>Behavioral Sciences.</w:t>
      </w:r>
      <w:r w:rsidRPr="000C7A08">
        <w:t xml:space="preserve"> </w:t>
      </w:r>
      <w:r w:rsidRPr="000C7A08">
        <w:rPr>
          <w:b/>
        </w:rPr>
        <w:t>8</w:t>
      </w:r>
      <w:r w:rsidRPr="000C7A08">
        <w:t xml:space="preserve"> (2)</w:t>
      </w:r>
      <w:r w:rsidR="00605210">
        <w:t xml:space="preserve"> (</w:t>
      </w:r>
      <w:r w:rsidRPr="000C7A08">
        <w:t>2018).</w:t>
      </w:r>
    </w:p>
    <w:p w14:paraId="40E83C3E" w14:textId="62F2E241" w:rsidR="00FD14D7" w:rsidRPr="000C7A08" w:rsidRDefault="00FD14D7" w:rsidP="003E5EE9">
      <w:pPr>
        <w:pStyle w:val="EndNoteBibliography"/>
      </w:pPr>
      <w:r w:rsidRPr="000C7A08">
        <w:t>28</w:t>
      </w:r>
      <w:r w:rsidRPr="000C7A08">
        <w:tab/>
        <w:t>Zhao, L. R.</w:t>
      </w:r>
      <w:r w:rsidR="00605210">
        <w:t xml:space="preserve">, </w:t>
      </w:r>
      <w:r w:rsidRPr="000C7A08">
        <w:t xml:space="preserve">Willing, A. Enhancing endogenous capacity to repair a stroke-damaged brain: An evolving field for stroke research. </w:t>
      </w:r>
      <w:r w:rsidRPr="000C7A08">
        <w:rPr>
          <w:i/>
        </w:rPr>
        <w:t>Progress in Neurobiology.</w:t>
      </w:r>
      <w:r w:rsidRPr="000C7A08">
        <w:t xml:space="preserve"> </w:t>
      </w:r>
      <w:r w:rsidRPr="000C7A08">
        <w:rPr>
          <w:b/>
        </w:rPr>
        <w:t>163</w:t>
      </w:r>
      <w:r w:rsidR="00FB777D" w:rsidRPr="000C7A08">
        <w:t>,</w:t>
      </w:r>
      <w:r w:rsidRPr="000C7A08">
        <w:t xml:space="preserve"> 5-26</w:t>
      </w:r>
      <w:r w:rsidR="00605210">
        <w:t xml:space="preserve"> (</w:t>
      </w:r>
      <w:r w:rsidRPr="000C7A08">
        <w:t>2018).</w:t>
      </w:r>
    </w:p>
    <w:p w14:paraId="4F9727E2" w14:textId="37022D8E" w:rsidR="00FD14D7" w:rsidRPr="000C7A08" w:rsidRDefault="00FD14D7" w:rsidP="003E5EE9">
      <w:pPr>
        <w:pStyle w:val="EndNoteBibliography"/>
      </w:pPr>
      <w:r w:rsidRPr="000C7A08">
        <w:t>29</w:t>
      </w:r>
      <w:r w:rsidRPr="000C7A08">
        <w:tab/>
        <w:t>Crandall, J. E., Jacobson, M.</w:t>
      </w:r>
      <w:r w:rsidR="00605210">
        <w:t xml:space="preserve">, </w:t>
      </w:r>
      <w:r w:rsidRPr="000C7A08">
        <w:t xml:space="preserve">Kosik, K. S. Ontogenesis of microtubule-associated protein 2 (MAP2) in embryonic mouse cortex. </w:t>
      </w:r>
      <w:r w:rsidR="00605210">
        <w:rPr>
          <w:i/>
        </w:rPr>
        <w:t>Brain Research</w:t>
      </w:r>
      <w:r w:rsidRPr="000C7A08">
        <w:rPr>
          <w:i/>
        </w:rPr>
        <w:t>.</w:t>
      </w:r>
      <w:r w:rsidRPr="000C7A08">
        <w:t xml:space="preserve"> </w:t>
      </w:r>
      <w:r w:rsidRPr="000C7A08">
        <w:rPr>
          <w:b/>
        </w:rPr>
        <w:t>393</w:t>
      </w:r>
      <w:r w:rsidRPr="000C7A08">
        <w:t xml:space="preserve"> (1), 127-133</w:t>
      </w:r>
      <w:r w:rsidR="00605210">
        <w:t xml:space="preserve"> (</w:t>
      </w:r>
      <w:r w:rsidRPr="000C7A08">
        <w:t>1986).</w:t>
      </w:r>
    </w:p>
    <w:p w14:paraId="17FD1289" w14:textId="7AD5A121" w:rsidR="00FD14D7" w:rsidRPr="000C7A08" w:rsidRDefault="00FD14D7" w:rsidP="003E5EE9">
      <w:pPr>
        <w:pStyle w:val="EndNoteBibliography"/>
      </w:pPr>
      <w:r w:rsidRPr="000C7A08">
        <w:t>30</w:t>
      </w:r>
      <w:r w:rsidRPr="000C7A08">
        <w:tab/>
        <w:t>Chamak, B., Fellous, A., Glowinski, J.</w:t>
      </w:r>
      <w:r w:rsidR="00605210">
        <w:t xml:space="preserve">, </w:t>
      </w:r>
      <w:r w:rsidRPr="000C7A08">
        <w:t xml:space="preserve">Prochiantz, A. MAP2 expression and neuritic outgrowth and branching are coregulated through region-specific neuro-astroglial interactions. </w:t>
      </w:r>
      <w:r w:rsidR="00605210">
        <w:rPr>
          <w:i/>
        </w:rPr>
        <w:t>Journal of Neuroscience</w:t>
      </w:r>
      <w:r w:rsidRPr="000C7A08">
        <w:rPr>
          <w:i/>
        </w:rPr>
        <w:t>.</w:t>
      </w:r>
      <w:r w:rsidRPr="000C7A08">
        <w:t xml:space="preserve"> </w:t>
      </w:r>
      <w:r w:rsidRPr="000C7A08">
        <w:rPr>
          <w:b/>
        </w:rPr>
        <w:t>7</w:t>
      </w:r>
      <w:r w:rsidRPr="000C7A08">
        <w:t xml:space="preserve"> (10), 3163-3170</w:t>
      </w:r>
      <w:r w:rsidR="00605210">
        <w:t xml:space="preserve"> (</w:t>
      </w:r>
      <w:r w:rsidRPr="000C7A08">
        <w:t>1987).</w:t>
      </w:r>
    </w:p>
    <w:p w14:paraId="5CFDCDAA" w14:textId="65014867" w:rsidR="00FD14D7" w:rsidRPr="000C7A08" w:rsidRDefault="00FD14D7" w:rsidP="003E5EE9">
      <w:pPr>
        <w:pStyle w:val="EndNoteBibliography"/>
      </w:pPr>
      <w:r w:rsidRPr="000C7A08">
        <w:t>31</w:t>
      </w:r>
      <w:r w:rsidRPr="000C7A08">
        <w:tab/>
        <w:t>Almeida, A.</w:t>
      </w:r>
      <w:r w:rsidR="00605210">
        <w:t xml:space="preserve">, </w:t>
      </w:r>
      <w:r w:rsidRPr="000C7A08">
        <w:t xml:space="preserve">Medina, J. M. A rapid method for the isolation of metabolically active mitochondria from rat neurons and astrocytes in primary culture. </w:t>
      </w:r>
      <w:r w:rsidR="00605210">
        <w:rPr>
          <w:i/>
        </w:rPr>
        <w:t>Brain Research Protocols</w:t>
      </w:r>
      <w:r w:rsidRPr="000C7A08">
        <w:rPr>
          <w:i/>
        </w:rPr>
        <w:t>.</w:t>
      </w:r>
      <w:r w:rsidRPr="000C7A08">
        <w:t xml:space="preserve"> </w:t>
      </w:r>
      <w:r w:rsidRPr="000C7A08">
        <w:rPr>
          <w:b/>
        </w:rPr>
        <w:t>2</w:t>
      </w:r>
      <w:r w:rsidRPr="000C7A08">
        <w:t xml:space="preserve"> (3), 209-214</w:t>
      </w:r>
      <w:r w:rsidR="00605210">
        <w:t xml:space="preserve"> (</w:t>
      </w:r>
      <w:r w:rsidRPr="000C7A08">
        <w:t>1998).</w:t>
      </w:r>
    </w:p>
    <w:p w14:paraId="2ED685D3" w14:textId="0BC06BAF" w:rsidR="00FD14D7" w:rsidRPr="000C7A08" w:rsidRDefault="00FD14D7" w:rsidP="003E5EE9">
      <w:pPr>
        <w:pStyle w:val="EndNoteBibliography"/>
      </w:pPr>
      <w:r w:rsidRPr="000C7A08">
        <w:t>32</w:t>
      </w:r>
      <w:r w:rsidRPr="000C7A08">
        <w:tab/>
        <w:t>Bessa, A.</w:t>
      </w:r>
      <w:r w:rsidRPr="000C7A08">
        <w:rPr>
          <w:i/>
        </w:rPr>
        <w:t xml:space="preserve"> </w:t>
      </w:r>
      <w:r w:rsidR="0050194B" w:rsidRPr="0050194B">
        <w:t>et al.</w:t>
      </w:r>
      <w:r w:rsidRPr="000C7A08">
        <w:t xml:space="preserve"> GPER: A new tool to protect dopaminergic neurons? </w:t>
      </w:r>
      <w:r w:rsidRPr="000C7A08">
        <w:rPr>
          <w:i/>
        </w:rPr>
        <w:t>Biochim Biophys Acta.</w:t>
      </w:r>
      <w:r w:rsidRPr="000C7A08">
        <w:t xml:space="preserve"> </w:t>
      </w:r>
      <w:r w:rsidRPr="000C7A08">
        <w:rPr>
          <w:b/>
        </w:rPr>
        <w:t>1852</w:t>
      </w:r>
      <w:r w:rsidRPr="000C7A08">
        <w:t xml:space="preserve"> (10 Pt A), 2035-2041</w:t>
      </w:r>
      <w:r w:rsidR="00605210">
        <w:t xml:space="preserve"> (</w:t>
      </w:r>
      <w:r w:rsidRPr="000C7A08">
        <w:t>2015).</w:t>
      </w:r>
    </w:p>
    <w:p w14:paraId="5CB06861" w14:textId="0187B5CA" w:rsidR="00FD14D7" w:rsidRPr="000C7A08" w:rsidRDefault="00FD14D7" w:rsidP="003E5EE9">
      <w:pPr>
        <w:pStyle w:val="EndNoteBibliography"/>
      </w:pPr>
      <w:r w:rsidRPr="000C7A08">
        <w:t>33</w:t>
      </w:r>
      <w:r w:rsidRPr="000C7A08">
        <w:tab/>
        <w:t>De Simone, U., Caloni, F., Gribaldo, L.</w:t>
      </w:r>
      <w:r w:rsidR="00605210">
        <w:t xml:space="preserve">, </w:t>
      </w:r>
      <w:r w:rsidRPr="000C7A08">
        <w:t xml:space="preserve">Coccini, T. Human Co-culture Model of Neurons and Astrocytes to Test Acute Cytotoxicity of Neurotoxic Compounds. </w:t>
      </w:r>
      <w:r w:rsidRPr="000C7A08">
        <w:rPr>
          <w:i/>
        </w:rPr>
        <w:t>International Journal of Toxicology.</w:t>
      </w:r>
      <w:r w:rsidRPr="000C7A08">
        <w:t xml:space="preserve"> </w:t>
      </w:r>
      <w:r w:rsidRPr="000C7A08">
        <w:rPr>
          <w:b/>
        </w:rPr>
        <w:t>36</w:t>
      </w:r>
      <w:r w:rsidRPr="000C7A08">
        <w:t xml:space="preserve"> (6), 463-477</w:t>
      </w:r>
      <w:r w:rsidR="00605210">
        <w:t xml:space="preserve"> (</w:t>
      </w:r>
      <w:r w:rsidRPr="000C7A08">
        <w:t>2017).</w:t>
      </w:r>
    </w:p>
    <w:p w14:paraId="21E15A37" w14:textId="5EB6103F" w:rsidR="00FD14D7" w:rsidRPr="000C7A08" w:rsidRDefault="00FD14D7" w:rsidP="003E5EE9">
      <w:pPr>
        <w:pStyle w:val="EndNoteBibliography"/>
      </w:pPr>
      <w:r w:rsidRPr="000C7A08">
        <w:t>34</w:t>
      </w:r>
      <w:r w:rsidRPr="000C7A08">
        <w:tab/>
        <w:t>Yang, L., Shah, K. K.</w:t>
      </w:r>
      <w:r w:rsidR="00605210">
        <w:t xml:space="preserve">, </w:t>
      </w:r>
      <w:r w:rsidRPr="000C7A08">
        <w:t xml:space="preserve">Abbruscato, T. J. An </w:t>
      </w:r>
      <w:r w:rsidR="008E4682" w:rsidRPr="008E4682">
        <w:t xml:space="preserve">in vitro </w:t>
      </w:r>
      <w:r w:rsidRPr="000C7A08">
        <w:t xml:space="preserve">model of ischemic stroke. </w:t>
      </w:r>
      <w:r w:rsidR="00605210">
        <w:rPr>
          <w:i/>
        </w:rPr>
        <w:t>Methods in Molecular Biology</w:t>
      </w:r>
      <w:r w:rsidRPr="000C7A08">
        <w:rPr>
          <w:i/>
        </w:rPr>
        <w:t>.</w:t>
      </w:r>
      <w:r w:rsidRPr="000C7A08">
        <w:t xml:space="preserve"> </w:t>
      </w:r>
      <w:r w:rsidRPr="000C7A08">
        <w:rPr>
          <w:b/>
        </w:rPr>
        <w:t>814</w:t>
      </w:r>
      <w:r w:rsidR="00FB777D" w:rsidRPr="000C7A08">
        <w:t>,</w:t>
      </w:r>
      <w:r w:rsidRPr="000C7A08">
        <w:t xml:space="preserve"> 451-466</w:t>
      </w:r>
      <w:r w:rsidR="00605210">
        <w:t xml:space="preserve"> (</w:t>
      </w:r>
      <w:r w:rsidRPr="000C7A08">
        <w:t>2012).</w:t>
      </w:r>
    </w:p>
    <w:p w14:paraId="54D7AFCC" w14:textId="150056A0" w:rsidR="00FD14D7" w:rsidRPr="000C7A08" w:rsidRDefault="00FD14D7" w:rsidP="003E5EE9">
      <w:pPr>
        <w:pStyle w:val="EndNoteBibliography"/>
      </w:pPr>
      <w:r w:rsidRPr="000C7A08">
        <w:t>35</w:t>
      </w:r>
      <w:r w:rsidRPr="000C7A08">
        <w:tab/>
        <w:t>Holloway, P. M.</w:t>
      </w:r>
      <w:r w:rsidR="00605210">
        <w:t xml:space="preserve">, </w:t>
      </w:r>
      <w:r w:rsidRPr="000C7A08">
        <w:t xml:space="preserve">Gavins, F. N. Modeling Ischemic Stroke In Vitro: Status Quo and Future Perspectives. </w:t>
      </w:r>
      <w:r w:rsidRPr="000C7A08">
        <w:rPr>
          <w:i/>
        </w:rPr>
        <w:t>Stroke.</w:t>
      </w:r>
      <w:r w:rsidRPr="000C7A08">
        <w:t xml:space="preserve"> </w:t>
      </w:r>
      <w:r w:rsidRPr="000C7A08">
        <w:rPr>
          <w:b/>
        </w:rPr>
        <w:t>47</w:t>
      </w:r>
      <w:r w:rsidRPr="000C7A08">
        <w:t xml:space="preserve"> (2), 561-569</w:t>
      </w:r>
      <w:r w:rsidR="00605210">
        <w:t xml:space="preserve"> (</w:t>
      </w:r>
      <w:r w:rsidRPr="000C7A08">
        <w:t>2016).</w:t>
      </w:r>
    </w:p>
    <w:p w14:paraId="58D445E2" w14:textId="63BE3FC6" w:rsidR="00FD14D7" w:rsidRPr="00FD14D7" w:rsidRDefault="00FD14D7" w:rsidP="003E5EE9">
      <w:pPr>
        <w:pStyle w:val="EndNoteBibliography"/>
      </w:pPr>
      <w:r w:rsidRPr="000C7A08">
        <w:t>36</w:t>
      </w:r>
      <w:r w:rsidRPr="000C7A08">
        <w:tab/>
        <w:t>Rossi, D. J., Brady, J. D.</w:t>
      </w:r>
      <w:r w:rsidR="00605210">
        <w:t xml:space="preserve">, </w:t>
      </w:r>
      <w:r w:rsidRPr="000C7A08">
        <w:t xml:space="preserve">Mohr, C. Astrocyte metabolism and signaling during brain ischemia. </w:t>
      </w:r>
      <w:r w:rsidRPr="000C7A08">
        <w:rPr>
          <w:i/>
        </w:rPr>
        <w:t>Nature Neuroscience.</w:t>
      </w:r>
      <w:r w:rsidRPr="000C7A08">
        <w:t xml:space="preserve"> </w:t>
      </w:r>
      <w:r w:rsidRPr="000C7A08">
        <w:rPr>
          <w:b/>
        </w:rPr>
        <w:t>10</w:t>
      </w:r>
      <w:r w:rsidRPr="000C7A08">
        <w:t xml:space="preserve"> (11), 1377-1386</w:t>
      </w:r>
      <w:r w:rsidR="00605210">
        <w:t xml:space="preserve"> (</w:t>
      </w:r>
      <w:r w:rsidRPr="000C7A08">
        <w:t>2007).</w:t>
      </w:r>
    </w:p>
    <w:sectPr w:rsidR="00FD14D7" w:rsidRPr="00FD14D7" w:rsidSect="000C7A08">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58C43" w14:textId="77777777" w:rsidR="009E33ED" w:rsidRDefault="009E33ED">
      <w:r>
        <w:separator/>
      </w:r>
    </w:p>
  </w:endnote>
  <w:endnote w:type="continuationSeparator" w:id="0">
    <w:p w14:paraId="52CCC409" w14:textId="77777777" w:rsidR="009E33ED" w:rsidRDefault="009E3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MV Boli"/>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CF253" w14:textId="77777777" w:rsidR="00605210" w:rsidRDefault="0060521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1241EC" w14:textId="77777777" w:rsidR="009E33ED" w:rsidRDefault="009E33ED">
      <w:r>
        <w:separator/>
      </w:r>
    </w:p>
  </w:footnote>
  <w:footnote w:type="continuationSeparator" w:id="0">
    <w:p w14:paraId="79769057" w14:textId="77777777" w:rsidR="009E33ED" w:rsidRDefault="009E3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F1CFF" w14:textId="77777777" w:rsidR="00605210" w:rsidRDefault="00605210">
    <w:pPr>
      <w:pBdr>
        <w:top w:val="nil"/>
        <w:left w:val="nil"/>
        <w:bottom w:val="nil"/>
        <w:right w:val="nil"/>
        <w:between w:val="nil"/>
      </w:pBdr>
      <w:tabs>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7E9C25" w14:textId="2B45DC68" w:rsidR="00605210" w:rsidRDefault="0060521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3947"/>
    <w:multiLevelType w:val="multilevel"/>
    <w:tmpl w:val="3024519A"/>
    <w:lvl w:ilvl="0">
      <w:start w:val="1"/>
      <w:numFmt w:val="decimal"/>
      <w:lvlText w:val="%1."/>
      <w:lvlJc w:val="left"/>
      <w:pPr>
        <w:ind w:left="720" w:hanging="360"/>
      </w:pPr>
      <w:rPr>
        <w:color w:val="00000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 w15:restartNumberingAfterBreak="0">
    <w:nsid w:val="1B636968"/>
    <w:multiLevelType w:val="multilevel"/>
    <w:tmpl w:val="3024519A"/>
    <w:lvl w:ilvl="0">
      <w:start w:val="1"/>
      <w:numFmt w:val="decimal"/>
      <w:lvlText w:val="%1."/>
      <w:lvlJc w:val="left"/>
      <w:pPr>
        <w:ind w:left="720" w:hanging="360"/>
      </w:pPr>
      <w:rPr>
        <w:color w:val="00000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 w15:restartNumberingAfterBreak="0">
    <w:nsid w:val="2340757C"/>
    <w:multiLevelType w:val="multilevel"/>
    <w:tmpl w:val="3024519A"/>
    <w:lvl w:ilvl="0">
      <w:start w:val="1"/>
      <w:numFmt w:val="decimal"/>
      <w:lvlText w:val="%1."/>
      <w:lvlJc w:val="left"/>
      <w:pPr>
        <w:ind w:left="720" w:hanging="360"/>
      </w:pPr>
      <w:rPr>
        <w:color w:val="000000"/>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zNzIyNzYwNTAxMbFU0lEKTi0uzszPAykwrQUA7y7Ed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s0awfb2p2esee5xbps9tb0apxdza0pwrx&quot;&gt;My EndNote Library&lt;record-ids&gt;&lt;item&gt;344&lt;/item&gt;&lt;item&gt;349&lt;/item&gt;&lt;item&gt;350&lt;/item&gt;&lt;item&gt;351&lt;/item&gt;&lt;item&gt;352&lt;/item&gt;&lt;item&gt;353&lt;/item&gt;&lt;item&gt;354&lt;/item&gt;&lt;item&gt;355&lt;/item&gt;&lt;item&gt;356&lt;/item&gt;&lt;item&gt;360&lt;/item&gt;&lt;item&gt;361&lt;/item&gt;&lt;item&gt;362&lt;/item&gt;&lt;item&gt;363&lt;/item&gt;&lt;item&gt;364&lt;/item&gt;&lt;item&gt;365&lt;/item&gt;&lt;item&gt;366&lt;/item&gt;&lt;item&gt;370&lt;/item&gt;&lt;item&gt;371&lt;/item&gt;&lt;item&gt;372&lt;/item&gt;&lt;item&gt;388&lt;/item&gt;&lt;item&gt;393&lt;/item&gt;&lt;item&gt;394&lt;/item&gt;&lt;item&gt;395&lt;/item&gt;&lt;item&gt;396&lt;/item&gt;&lt;item&gt;397&lt;/item&gt;&lt;item&gt;399&lt;/item&gt;&lt;item&gt;400&lt;/item&gt;&lt;item&gt;401&lt;/item&gt;&lt;item&gt;402&lt;/item&gt;&lt;item&gt;403&lt;/item&gt;&lt;item&gt;404&lt;/item&gt;&lt;item&gt;405&lt;/item&gt;&lt;item&gt;406&lt;/item&gt;&lt;item&gt;416&lt;/item&gt;&lt;item&gt;417&lt;/item&gt;&lt;item&gt;419&lt;/item&gt;&lt;/record-ids&gt;&lt;/item&gt;&lt;/Libraries&gt;"/>
  </w:docVars>
  <w:rsids>
    <w:rsidRoot w:val="004E7A5F"/>
    <w:rsid w:val="00001747"/>
    <w:rsid w:val="0000369A"/>
    <w:rsid w:val="0001643E"/>
    <w:rsid w:val="0002585B"/>
    <w:rsid w:val="000322CA"/>
    <w:rsid w:val="00037DA0"/>
    <w:rsid w:val="00041BA2"/>
    <w:rsid w:val="00054F83"/>
    <w:rsid w:val="00060086"/>
    <w:rsid w:val="0006326A"/>
    <w:rsid w:val="00066D36"/>
    <w:rsid w:val="00072DC7"/>
    <w:rsid w:val="00074D59"/>
    <w:rsid w:val="00082BEE"/>
    <w:rsid w:val="00086DB9"/>
    <w:rsid w:val="000944C3"/>
    <w:rsid w:val="000A255F"/>
    <w:rsid w:val="000A6338"/>
    <w:rsid w:val="000A7247"/>
    <w:rsid w:val="000A7C96"/>
    <w:rsid w:val="000C7435"/>
    <w:rsid w:val="000C7A08"/>
    <w:rsid w:val="000C7C72"/>
    <w:rsid w:val="000D058A"/>
    <w:rsid w:val="000F059F"/>
    <w:rsid w:val="000F662A"/>
    <w:rsid w:val="00100E5C"/>
    <w:rsid w:val="00105E2D"/>
    <w:rsid w:val="001166D1"/>
    <w:rsid w:val="00120C58"/>
    <w:rsid w:val="0012213F"/>
    <w:rsid w:val="00125E08"/>
    <w:rsid w:val="00130F2E"/>
    <w:rsid w:val="00137276"/>
    <w:rsid w:val="00137AE5"/>
    <w:rsid w:val="00145CE7"/>
    <w:rsid w:val="001511E7"/>
    <w:rsid w:val="00151E96"/>
    <w:rsid w:val="0016775B"/>
    <w:rsid w:val="00170AD7"/>
    <w:rsid w:val="001711ED"/>
    <w:rsid w:val="00175012"/>
    <w:rsid w:val="001868C5"/>
    <w:rsid w:val="00186D84"/>
    <w:rsid w:val="001878D5"/>
    <w:rsid w:val="00190586"/>
    <w:rsid w:val="00193818"/>
    <w:rsid w:val="001B3DEE"/>
    <w:rsid w:val="001B627D"/>
    <w:rsid w:val="001B77E5"/>
    <w:rsid w:val="001C5635"/>
    <w:rsid w:val="001C61CC"/>
    <w:rsid w:val="001C67A3"/>
    <w:rsid w:val="001E10AB"/>
    <w:rsid w:val="001E58B4"/>
    <w:rsid w:val="001E646D"/>
    <w:rsid w:val="00205D23"/>
    <w:rsid w:val="00207D5D"/>
    <w:rsid w:val="002157CA"/>
    <w:rsid w:val="00215C13"/>
    <w:rsid w:val="002218BA"/>
    <w:rsid w:val="00223156"/>
    <w:rsid w:val="00223293"/>
    <w:rsid w:val="002244C3"/>
    <w:rsid w:val="00231982"/>
    <w:rsid w:val="0023233D"/>
    <w:rsid w:val="00235458"/>
    <w:rsid w:val="00243160"/>
    <w:rsid w:val="002553EE"/>
    <w:rsid w:val="002666AF"/>
    <w:rsid w:val="00270A63"/>
    <w:rsid w:val="00271691"/>
    <w:rsid w:val="0027411B"/>
    <w:rsid w:val="002748F6"/>
    <w:rsid w:val="002814F9"/>
    <w:rsid w:val="00284731"/>
    <w:rsid w:val="00285896"/>
    <w:rsid w:val="00285D12"/>
    <w:rsid w:val="00294D6D"/>
    <w:rsid w:val="00297AD9"/>
    <w:rsid w:val="002A37F4"/>
    <w:rsid w:val="002A3A66"/>
    <w:rsid w:val="002A7F9A"/>
    <w:rsid w:val="002C42FA"/>
    <w:rsid w:val="002C68D7"/>
    <w:rsid w:val="002C6EBE"/>
    <w:rsid w:val="002E335E"/>
    <w:rsid w:val="002F3408"/>
    <w:rsid w:val="002F4F7B"/>
    <w:rsid w:val="002F5856"/>
    <w:rsid w:val="003018A5"/>
    <w:rsid w:val="00302245"/>
    <w:rsid w:val="00303BDE"/>
    <w:rsid w:val="003043BB"/>
    <w:rsid w:val="003143DF"/>
    <w:rsid w:val="00315054"/>
    <w:rsid w:val="00325500"/>
    <w:rsid w:val="00325760"/>
    <w:rsid w:val="00350A2B"/>
    <w:rsid w:val="00353E5A"/>
    <w:rsid w:val="003661E4"/>
    <w:rsid w:val="0036745E"/>
    <w:rsid w:val="00371B91"/>
    <w:rsid w:val="003729DF"/>
    <w:rsid w:val="00377B0D"/>
    <w:rsid w:val="00381ABD"/>
    <w:rsid w:val="003856DB"/>
    <w:rsid w:val="00387449"/>
    <w:rsid w:val="00391923"/>
    <w:rsid w:val="00393F1D"/>
    <w:rsid w:val="003962DE"/>
    <w:rsid w:val="00397214"/>
    <w:rsid w:val="003A0798"/>
    <w:rsid w:val="003A0D17"/>
    <w:rsid w:val="003A4F01"/>
    <w:rsid w:val="003A528F"/>
    <w:rsid w:val="003B0E03"/>
    <w:rsid w:val="003B4242"/>
    <w:rsid w:val="003B531A"/>
    <w:rsid w:val="003C00B5"/>
    <w:rsid w:val="003C1099"/>
    <w:rsid w:val="003C4175"/>
    <w:rsid w:val="003C4663"/>
    <w:rsid w:val="003D093F"/>
    <w:rsid w:val="003D3DAE"/>
    <w:rsid w:val="003D5EFA"/>
    <w:rsid w:val="003E5A5A"/>
    <w:rsid w:val="003E5EE9"/>
    <w:rsid w:val="003F3D5C"/>
    <w:rsid w:val="00400369"/>
    <w:rsid w:val="00403A05"/>
    <w:rsid w:val="0041418B"/>
    <w:rsid w:val="004164E8"/>
    <w:rsid w:val="00421F70"/>
    <w:rsid w:val="004250BE"/>
    <w:rsid w:val="0043237D"/>
    <w:rsid w:val="0043286F"/>
    <w:rsid w:val="00434492"/>
    <w:rsid w:val="004373AC"/>
    <w:rsid w:val="00443BC2"/>
    <w:rsid w:val="00454B06"/>
    <w:rsid w:val="00454D2E"/>
    <w:rsid w:val="004554D5"/>
    <w:rsid w:val="004565E1"/>
    <w:rsid w:val="0046111B"/>
    <w:rsid w:val="00464DEB"/>
    <w:rsid w:val="00473559"/>
    <w:rsid w:val="00473619"/>
    <w:rsid w:val="00475A8D"/>
    <w:rsid w:val="00480E34"/>
    <w:rsid w:val="0048118C"/>
    <w:rsid w:val="004859DF"/>
    <w:rsid w:val="004908BF"/>
    <w:rsid w:val="00490ECC"/>
    <w:rsid w:val="004937E9"/>
    <w:rsid w:val="00493EF8"/>
    <w:rsid w:val="00494D8B"/>
    <w:rsid w:val="004A0499"/>
    <w:rsid w:val="004A1404"/>
    <w:rsid w:val="004A369A"/>
    <w:rsid w:val="004A6009"/>
    <w:rsid w:val="004B1943"/>
    <w:rsid w:val="004B1C98"/>
    <w:rsid w:val="004B24DC"/>
    <w:rsid w:val="004B3F02"/>
    <w:rsid w:val="004B426F"/>
    <w:rsid w:val="004B449C"/>
    <w:rsid w:val="004B5C2F"/>
    <w:rsid w:val="004C4D3C"/>
    <w:rsid w:val="004E0600"/>
    <w:rsid w:val="004E1CC0"/>
    <w:rsid w:val="004E6293"/>
    <w:rsid w:val="004E7A5F"/>
    <w:rsid w:val="004F3645"/>
    <w:rsid w:val="004F56C2"/>
    <w:rsid w:val="004F6580"/>
    <w:rsid w:val="0050036D"/>
    <w:rsid w:val="0050194B"/>
    <w:rsid w:val="005135AF"/>
    <w:rsid w:val="00515B2D"/>
    <w:rsid w:val="00531A02"/>
    <w:rsid w:val="00537B54"/>
    <w:rsid w:val="00545ED0"/>
    <w:rsid w:val="00550F51"/>
    <w:rsid w:val="00556118"/>
    <w:rsid w:val="005643BC"/>
    <w:rsid w:val="0057532C"/>
    <w:rsid w:val="00587D94"/>
    <w:rsid w:val="00592BBA"/>
    <w:rsid w:val="0059533B"/>
    <w:rsid w:val="0059730E"/>
    <w:rsid w:val="005B0460"/>
    <w:rsid w:val="005B788A"/>
    <w:rsid w:val="005C057C"/>
    <w:rsid w:val="005C2108"/>
    <w:rsid w:val="005C2113"/>
    <w:rsid w:val="005E0A91"/>
    <w:rsid w:val="00600E0F"/>
    <w:rsid w:val="00605210"/>
    <w:rsid w:val="006110F6"/>
    <w:rsid w:val="00611A79"/>
    <w:rsid w:val="00615729"/>
    <w:rsid w:val="0062395A"/>
    <w:rsid w:val="00625FA5"/>
    <w:rsid w:val="00631CD9"/>
    <w:rsid w:val="00632226"/>
    <w:rsid w:val="006351C2"/>
    <w:rsid w:val="0065475D"/>
    <w:rsid w:val="00654CD8"/>
    <w:rsid w:val="00660635"/>
    <w:rsid w:val="00661022"/>
    <w:rsid w:val="006620EF"/>
    <w:rsid w:val="00664F2A"/>
    <w:rsid w:val="00665131"/>
    <w:rsid w:val="00675F6E"/>
    <w:rsid w:val="006803E2"/>
    <w:rsid w:val="00683AD7"/>
    <w:rsid w:val="00683E95"/>
    <w:rsid w:val="0068570E"/>
    <w:rsid w:val="00686544"/>
    <w:rsid w:val="00693A16"/>
    <w:rsid w:val="006A3ACC"/>
    <w:rsid w:val="006B175F"/>
    <w:rsid w:val="006C0279"/>
    <w:rsid w:val="006C56F4"/>
    <w:rsid w:val="006D2EEB"/>
    <w:rsid w:val="006D2F42"/>
    <w:rsid w:val="006E3B96"/>
    <w:rsid w:val="006F3F87"/>
    <w:rsid w:val="0070055D"/>
    <w:rsid w:val="00702B15"/>
    <w:rsid w:val="0071206B"/>
    <w:rsid w:val="0072094E"/>
    <w:rsid w:val="00721A60"/>
    <w:rsid w:val="007313D3"/>
    <w:rsid w:val="00752E40"/>
    <w:rsid w:val="007652D6"/>
    <w:rsid w:val="00766A79"/>
    <w:rsid w:val="00767ECD"/>
    <w:rsid w:val="0077328B"/>
    <w:rsid w:val="00775771"/>
    <w:rsid w:val="00776821"/>
    <w:rsid w:val="007774CF"/>
    <w:rsid w:val="00780975"/>
    <w:rsid w:val="0079020A"/>
    <w:rsid w:val="007905BE"/>
    <w:rsid w:val="007A6965"/>
    <w:rsid w:val="007B2062"/>
    <w:rsid w:val="007C21EE"/>
    <w:rsid w:val="007C32BF"/>
    <w:rsid w:val="007D2CB9"/>
    <w:rsid w:val="007E4161"/>
    <w:rsid w:val="007F0C96"/>
    <w:rsid w:val="007F299F"/>
    <w:rsid w:val="008023C5"/>
    <w:rsid w:val="0080602E"/>
    <w:rsid w:val="00806118"/>
    <w:rsid w:val="008106C7"/>
    <w:rsid w:val="008129EE"/>
    <w:rsid w:val="00817CD4"/>
    <w:rsid w:val="008336D8"/>
    <w:rsid w:val="00841B18"/>
    <w:rsid w:val="00842827"/>
    <w:rsid w:val="0084293F"/>
    <w:rsid w:val="00847518"/>
    <w:rsid w:val="008516AB"/>
    <w:rsid w:val="008524A3"/>
    <w:rsid w:val="00853409"/>
    <w:rsid w:val="008568AD"/>
    <w:rsid w:val="00863FAD"/>
    <w:rsid w:val="008642DD"/>
    <w:rsid w:val="0086623C"/>
    <w:rsid w:val="00871F23"/>
    <w:rsid w:val="00874FD4"/>
    <w:rsid w:val="00875C48"/>
    <w:rsid w:val="008761CE"/>
    <w:rsid w:val="00882B8C"/>
    <w:rsid w:val="00884853"/>
    <w:rsid w:val="00893C64"/>
    <w:rsid w:val="0089417B"/>
    <w:rsid w:val="00895D27"/>
    <w:rsid w:val="008A323C"/>
    <w:rsid w:val="008B07EE"/>
    <w:rsid w:val="008B2E48"/>
    <w:rsid w:val="008B3A71"/>
    <w:rsid w:val="008B44AB"/>
    <w:rsid w:val="008B6858"/>
    <w:rsid w:val="008D0B9D"/>
    <w:rsid w:val="008D1A0C"/>
    <w:rsid w:val="008D5A2B"/>
    <w:rsid w:val="008D5D41"/>
    <w:rsid w:val="008D6893"/>
    <w:rsid w:val="008D7661"/>
    <w:rsid w:val="008E32A1"/>
    <w:rsid w:val="008E4682"/>
    <w:rsid w:val="008E554F"/>
    <w:rsid w:val="008E6F3F"/>
    <w:rsid w:val="008E7872"/>
    <w:rsid w:val="008F45B8"/>
    <w:rsid w:val="00900E3B"/>
    <w:rsid w:val="00903BCE"/>
    <w:rsid w:val="0090502C"/>
    <w:rsid w:val="00906D21"/>
    <w:rsid w:val="009154CF"/>
    <w:rsid w:val="00931AB3"/>
    <w:rsid w:val="0093324E"/>
    <w:rsid w:val="0093462B"/>
    <w:rsid w:val="00934A1A"/>
    <w:rsid w:val="0094243B"/>
    <w:rsid w:val="00950FF2"/>
    <w:rsid w:val="00976053"/>
    <w:rsid w:val="00981D5D"/>
    <w:rsid w:val="00986902"/>
    <w:rsid w:val="009A1AD4"/>
    <w:rsid w:val="009A790C"/>
    <w:rsid w:val="009B46F8"/>
    <w:rsid w:val="009B5BEF"/>
    <w:rsid w:val="009C0170"/>
    <w:rsid w:val="009C085D"/>
    <w:rsid w:val="009C3DD0"/>
    <w:rsid w:val="009C42C4"/>
    <w:rsid w:val="009D0363"/>
    <w:rsid w:val="009E33ED"/>
    <w:rsid w:val="009F32CF"/>
    <w:rsid w:val="009F673B"/>
    <w:rsid w:val="00A0075C"/>
    <w:rsid w:val="00A1294F"/>
    <w:rsid w:val="00A24588"/>
    <w:rsid w:val="00A27CA4"/>
    <w:rsid w:val="00A330EA"/>
    <w:rsid w:val="00A37C4F"/>
    <w:rsid w:val="00A475FA"/>
    <w:rsid w:val="00A5260F"/>
    <w:rsid w:val="00A57D92"/>
    <w:rsid w:val="00A6112F"/>
    <w:rsid w:val="00A64338"/>
    <w:rsid w:val="00A719FF"/>
    <w:rsid w:val="00A729EB"/>
    <w:rsid w:val="00A8239A"/>
    <w:rsid w:val="00A86BDF"/>
    <w:rsid w:val="00A90F3B"/>
    <w:rsid w:val="00A92B92"/>
    <w:rsid w:val="00A95E21"/>
    <w:rsid w:val="00A96BFA"/>
    <w:rsid w:val="00A96CDA"/>
    <w:rsid w:val="00AA4E64"/>
    <w:rsid w:val="00AA6AEC"/>
    <w:rsid w:val="00AB4D31"/>
    <w:rsid w:val="00AE13EB"/>
    <w:rsid w:val="00AE5DC4"/>
    <w:rsid w:val="00AF5127"/>
    <w:rsid w:val="00AF7EE9"/>
    <w:rsid w:val="00B011C0"/>
    <w:rsid w:val="00B0276A"/>
    <w:rsid w:val="00B075D0"/>
    <w:rsid w:val="00B10C6B"/>
    <w:rsid w:val="00B23E26"/>
    <w:rsid w:val="00B34DE3"/>
    <w:rsid w:val="00B35E9A"/>
    <w:rsid w:val="00B362B9"/>
    <w:rsid w:val="00B36D71"/>
    <w:rsid w:val="00B44B61"/>
    <w:rsid w:val="00B475E4"/>
    <w:rsid w:val="00B51DCD"/>
    <w:rsid w:val="00B56249"/>
    <w:rsid w:val="00B57B29"/>
    <w:rsid w:val="00B6777A"/>
    <w:rsid w:val="00B721D1"/>
    <w:rsid w:val="00B7742D"/>
    <w:rsid w:val="00B81932"/>
    <w:rsid w:val="00B8289C"/>
    <w:rsid w:val="00B83E03"/>
    <w:rsid w:val="00B9142D"/>
    <w:rsid w:val="00B9162E"/>
    <w:rsid w:val="00BA45BD"/>
    <w:rsid w:val="00BB0ADB"/>
    <w:rsid w:val="00BB26E7"/>
    <w:rsid w:val="00BC40DA"/>
    <w:rsid w:val="00BD0008"/>
    <w:rsid w:val="00BD175B"/>
    <w:rsid w:val="00BD19A0"/>
    <w:rsid w:val="00BD2F92"/>
    <w:rsid w:val="00BE0987"/>
    <w:rsid w:val="00BE0B91"/>
    <w:rsid w:val="00BE443B"/>
    <w:rsid w:val="00C03664"/>
    <w:rsid w:val="00C060BC"/>
    <w:rsid w:val="00C131A9"/>
    <w:rsid w:val="00C148DE"/>
    <w:rsid w:val="00C15BC9"/>
    <w:rsid w:val="00C205C3"/>
    <w:rsid w:val="00C21B3E"/>
    <w:rsid w:val="00C23211"/>
    <w:rsid w:val="00C541C5"/>
    <w:rsid w:val="00C57312"/>
    <w:rsid w:val="00C6228D"/>
    <w:rsid w:val="00C6537E"/>
    <w:rsid w:val="00C717A8"/>
    <w:rsid w:val="00C718C5"/>
    <w:rsid w:val="00C75B9E"/>
    <w:rsid w:val="00C765A2"/>
    <w:rsid w:val="00C77124"/>
    <w:rsid w:val="00C77B11"/>
    <w:rsid w:val="00C77E4B"/>
    <w:rsid w:val="00C83AFE"/>
    <w:rsid w:val="00C86224"/>
    <w:rsid w:val="00CA2180"/>
    <w:rsid w:val="00CA6223"/>
    <w:rsid w:val="00CC5E40"/>
    <w:rsid w:val="00CD09CE"/>
    <w:rsid w:val="00CD3AED"/>
    <w:rsid w:val="00CD4566"/>
    <w:rsid w:val="00CE4EA3"/>
    <w:rsid w:val="00CF0FDC"/>
    <w:rsid w:val="00CF4F78"/>
    <w:rsid w:val="00CF5877"/>
    <w:rsid w:val="00D03C29"/>
    <w:rsid w:val="00D0444D"/>
    <w:rsid w:val="00D118B8"/>
    <w:rsid w:val="00D12ED1"/>
    <w:rsid w:val="00D13C1B"/>
    <w:rsid w:val="00D15CFF"/>
    <w:rsid w:val="00D15EE9"/>
    <w:rsid w:val="00D170B4"/>
    <w:rsid w:val="00D17CD8"/>
    <w:rsid w:val="00D324E7"/>
    <w:rsid w:val="00D3399E"/>
    <w:rsid w:val="00D438D0"/>
    <w:rsid w:val="00D45A03"/>
    <w:rsid w:val="00D46C0E"/>
    <w:rsid w:val="00D53EBD"/>
    <w:rsid w:val="00D549F9"/>
    <w:rsid w:val="00D659CF"/>
    <w:rsid w:val="00D66ED4"/>
    <w:rsid w:val="00D8684A"/>
    <w:rsid w:val="00D901D2"/>
    <w:rsid w:val="00DA5349"/>
    <w:rsid w:val="00DA6215"/>
    <w:rsid w:val="00DB3752"/>
    <w:rsid w:val="00DB647D"/>
    <w:rsid w:val="00DB6CC8"/>
    <w:rsid w:val="00DC4CCD"/>
    <w:rsid w:val="00DC5A60"/>
    <w:rsid w:val="00DD52CD"/>
    <w:rsid w:val="00DD5805"/>
    <w:rsid w:val="00DE2A66"/>
    <w:rsid w:val="00DE43CC"/>
    <w:rsid w:val="00DF063C"/>
    <w:rsid w:val="00DF5A47"/>
    <w:rsid w:val="00DF7A89"/>
    <w:rsid w:val="00E145D6"/>
    <w:rsid w:val="00E1549F"/>
    <w:rsid w:val="00E2759D"/>
    <w:rsid w:val="00E37A52"/>
    <w:rsid w:val="00E468BB"/>
    <w:rsid w:val="00E46C5C"/>
    <w:rsid w:val="00E53671"/>
    <w:rsid w:val="00E7622E"/>
    <w:rsid w:val="00E82232"/>
    <w:rsid w:val="00E917C9"/>
    <w:rsid w:val="00E957A5"/>
    <w:rsid w:val="00E96ED1"/>
    <w:rsid w:val="00E97E6B"/>
    <w:rsid w:val="00EA0248"/>
    <w:rsid w:val="00EA4166"/>
    <w:rsid w:val="00EB087E"/>
    <w:rsid w:val="00EC3E11"/>
    <w:rsid w:val="00ED5B3B"/>
    <w:rsid w:val="00EE7E7F"/>
    <w:rsid w:val="00EF70A2"/>
    <w:rsid w:val="00F0539F"/>
    <w:rsid w:val="00F20A27"/>
    <w:rsid w:val="00F25E8F"/>
    <w:rsid w:val="00F326B3"/>
    <w:rsid w:val="00F36906"/>
    <w:rsid w:val="00F40FC7"/>
    <w:rsid w:val="00F42072"/>
    <w:rsid w:val="00F437EE"/>
    <w:rsid w:val="00F46A13"/>
    <w:rsid w:val="00F5279A"/>
    <w:rsid w:val="00F574D7"/>
    <w:rsid w:val="00F6663C"/>
    <w:rsid w:val="00F82DFB"/>
    <w:rsid w:val="00F83DE0"/>
    <w:rsid w:val="00F841B9"/>
    <w:rsid w:val="00F855DC"/>
    <w:rsid w:val="00F95157"/>
    <w:rsid w:val="00F95AD7"/>
    <w:rsid w:val="00FA11B9"/>
    <w:rsid w:val="00FA11E8"/>
    <w:rsid w:val="00FA36C7"/>
    <w:rsid w:val="00FA4908"/>
    <w:rsid w:val="00FA5D4C"/>
    <w:rsid w:val="00FA7322"/>
    <w:rsid w:val="00FB0B14"/>
    <w:rsid w:val="00FB1DF1"/>
    <w:rsid w:val="00FB777D"/>
    <w:rsid w:val="00FC5EDF"/>
    <w:rsid w:val="00FD14D7"/>
    <w:rsid w:val="00FD168E"/>
    <w:rsid w:val="00FD695A"/>
    <w:rsid w:val="00FE0C4E"/>
    <w:rsid w:val="00FE1C5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3F957"/>
  <w15:docId w15:val="{553FC82F-7AFD-4679-9568-A04E92348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pt-PT"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C63"/>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oNoResolvida1">
    <w:name w:val="Menção Não Resolvida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ter"/>
    <w:rsid w:val="00637B96"/>
    <w:pPr>
      <w:jc w:val="center"/>
    </w:pPr>
    <w:rPr>
      <w:noProof/>
    </w:rPr>
  </w:style>
  <w:style w:type="character" w:customStyle="1" w:styleId="EndNoteBibliographyTitleCarter">
    <w:name w:val="EndNote Bibliography Title Caráter"/>
    <w:basedOn w:val="DefaultParagraphFont"/>
    <w:link w:val="EndNoteBibliographyTitle"/>
    <w:rsid w:val="00637B96"/>
    <w:rPr>
      <w:noProof/>
      <w:color w:val="000000"/>
    </w:rPr>
  </w:style>
  <w:style w:type="paragraph" w:customStyle="1" w:styleId="EndNoteBibliography">
    <w:name w:val="EndNote Bibliography"/>
    <w:basedOn w:val="Normal"/>
    <w:link w:val="EndNoteBibliographyCarter"/>
    <w:rsid w:val="00637B96"/>
    <w:rPr>
      <w:noProof/>
    </w:rPr>
  </w:style>
  <w:style w:type="character" w:customStyle="1" w:styleId="EndNoteBibliographyCarter">
    <w:name w:val="EndNote Bibliography Caráter"/>
    <w:basedOn w:val="DefaultParagraphFont"/>
    <w:link w:val="EndNoteBibliography"/>
    <w:rsid w:val="00637B96"/>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TMLPreformatted">
    <w:name w:val="HTML Preformatted"/>
    <w:basedOn w:val="Normal"/>
    <w:link w:val="HTMLPreformattedChar"/>
    <w:uiPriority w:val="99"/>
    <w:semiHidden/>
    <w:unhideWhenUsed/>
    <w:rsid w:val="004A369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A369A"/>
    <w:rPr>
      <w:rFonts w:ascii="Consolas" w:hAnsi="Consolas"/>
      <w:color w:val="000000"/>
      <w:sz w:val="20"/>
      <w:szCs w:val="20"/>
    </w:rPr>
  </w:style>
  <w:style w:type="character" w:customStyle="1" w:styleId="il">
    <w:name w:val="il"/>
    <w:basedOn w:val="DefaultParagraphFont"/>
    <w:rsid w:val="008106C7"/>
  </w:style>
  <w:style w:type="character" w:customStyle="1" w:styleId="EndNoteBibliographyChar">
    <w:name w:val="EndNote Bibliography Char"/>
    <w:rsid w:val="00693A16"/>
    <w:rPr>
      <w:rFonts w:ascii="Trebuchet MS" w:hAnsi="Trebuchet MS"/>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49698">
      <w:bodyDiv w:val="1"/>
      <w:marLeft w:val="0"/>
      <w:marRight w:val="0"/>
      <w:marTop w:val="0"/>
      <w:marBottom w:val="0"/>
      <w:divBdr>
        <w:top w:val="none" w:sz="0" w:space="0" w:color="auto"/>
        <w:left w:val="none" w:sz="0" w:space="0" w:color="auto"/>
        <w:bottom w:val="none" w:sz="0" w:space="0" w:color="auto"/>
        <w:right w:val="none" w:sz="0" w:space="0" w:color="auto"/>
      </w:divBdr>
    </w:div>
    <w:div w:id="37167584">
      <w:bodyDiv w:val="1"/>
      <w:marLeft w:val="0"/>
      <w:marRight w:val="0"/>
      <w:marTop w:val="0"/>
      <w:marBottom w:val="0"/>
      <w:divBdr>
        <w:top w:val="none" w:sz="0" w:space="0" w:color="auto"/>
        <w:left w:val="none" w:sz="0" w:space="0" w:color="auto"/>
        <w:bottom w:val="none" w:sz="0" w:space="0" w:color="auto"/>
        <w:right w:val="none" w:sz="0" w:space="0" w:color="auto"/>
      </w:divBdr>
    </w:div>
    <w:div w:id="185753970">
      <w:bodyDiv w:val="1"/>
      <w:marLeft w:val="0"/>
      <w:marRight w:val="0"/>
      <w:marTop w:val="0"/>
      <w:marBottom w:val="0"/>
      <w:divBdr>
        <w:top w:val="none" w:sz="0" w:space="0" w:color="auto"/>
        <w:left w:val="none" w:sz="0" w:space="0" w:color="auto"/>
        <w:bottom w:val="none" w:sz="0" w:space="0" w:color="auto"/>
        <w:right w:val="none" w:sz="0" w:space="0" w:color="auto"/>
      </w:divBdr>
    </w:div>
    <w:div w:id="269430969">
      <w:bodyDiv w:val="1"/>
      <w:marLeft w:val="0"/>
      <w:marRight w:val="0"/>
      <w:marTop w:val="0"/>
      <w:marBottom w:val="0"/>
      <w:divBdr>
        <w:top w:val="none" w:sz="0" w:space="0" w:color="auto"/>
        <w:left w:val="none" w:sz="0" w:space="0" w:color="auto"/>
        <w:bottom w:val="none" w:sz="0" w:space="0" w:color="auto"/>
        <w:right w:val="none" w:sz="0" w:space="0" w:color="auto"/>
      </w:divBdr>
    </w:div>
    <w:div w:id="547379202">
      <w:bodyDiv w:val="1"/>
      <w:marLeft w:val="0"/>
      <w:marRight w:val="0"/>
      <w:marTop w:val="0"/>
      <w:marBottom w:val="0"/>
      <w:divBdr>
        <w:top w:val="none" w:sz="0" w:space="0" w:color="auto"/>
        <w:left w:val="none" w:sz="0" w:space="0" w:color="auto"/>
        <w:bottom w:val="none" w:sz="0" w:space="0" w:color="auto"/>
        <w:right w:val="none" w:sz="0" w:space="0" w:color="auto"/>
      </w:divBdr>
    </w:div>
    <w:div w:id="608004725">
      <w:bodyDiv w:val="1"/>
      <w:marLeft w:val="0"/>
      <w:marRight w:val="0"/>
      <w:marTop w:val="0"/>
      <w:marBottom w:val="0"/>
      <w:divBdr>
        <w:top w:val="none" w:sz="0" w:space="0" w:color="auto"/>
        <w:left w:val="none" w:sz="0" w:space="0" w:color="auto"/>
        <w:bottom w:val="none" w:sz="0" w:space="0" w:color="auto"/>
        <w:right w:val="none" w:sz="0" w:space="0" w:color="auto"/>
      </w:divBdr>
    </w:div>
    <w:div w:id="654142707">
      <w:bodyDiv w:val="1"/>
      <w:marLeft w:val="0"/>
      <w:marRight w:val="0"/>
      <w:marTop w:val="0"/>
      <w:marBottom w:val="0"/>
      <w:divBdr>
        <w:top w:val="none" w:sz="0" w:space="0" w:color="auto"/>
        <w:left w:val="none" w:sz="0" w:space="0" w:color="auto"/>
        <w:bottom w:val="none" w:sz="0" w:space="0" w:color="auto"/>
        <w:right w:val="none" w:sz="0" w:space="0" w:color="auto"/>
      </w:divBdr>
    </w:div>
    <w:div w:id="670110518">
      <w:bodyDiv w:val="1"/>
      <w:marLeft w:val="0"/>
      <w:marRight w:val="0"/>
      <w:marTop w:val="0"/>
      <w:marBottom w:val="0"/>
      <w:divBdr>
        <w:top w:val="none" w:sz="0" w:space="0" w:color="auto"/>
        <w:left w:val="none" w:sz="0" w:space="0" w:color="auto"/>
        <w:bottom w:val="none" w:sz="0" w:space="0" w:color="auto"/>
        <w:right w:val="none" w:sz="0" w:space="0" w:color="auto"/>
      </w:divBdr>
    </w:div>
    <w:div w:id="753160831">
      <w:bodyDiv w:val="1"/>
      <w:marLeft w:val="0"/>
      <w:marRight w:val="0"/>
      <w:marTop w:val="0"/>
      <w:marBottom w:val="0"/>
      <w:divBdr>
        <w:top w:val="none" w:sz="0" w:space="0" w:color="auto"/>
        <w:left w:val="none" w:sz="0" w:space="0" w:color="auto"/>
        <w:bottom w:val="none" w:sz="0" w:space="0" w:color="auto"/>
        <w:right w:val="none" w:sz="0" w:space="0" w:color="auto"/>
      </w:divBdr>
      <w:divsChild>
        <w:div w:id="1560241564">
          <w:marLeft w:val="0"/>
          <w:marRight w:val="0"/>
          <w:marTop w:val="90"/>
          <w:marBottom w:val="0"/>
          <w:divBdr>
            <w:top w:val="none" w:sz="0" w:space="0" w:color="auto"/>
            <w:left w:val="none" w:sz="0" w:space="0" w:color="auto"/>
            <w:bottom w:val="none" w:sz="0" w:space="0" w:color="auto"/>
            <w:right w:val="none" w:sz="0" w:space="0" w:color="auto"/>
          </w:divBdr>
          <w:divsChild>
            <w:div w:id="40785568">
              <w:marLeft w:val="0"/>
              <w:marRight w:val="0"/>
              <w:marTop w:val="0"/>
              <w:marBottom w:val="420"/>
              <w:divBdr>
                <w:top w:val="none" w:sz="0" w:space="0" w:color="auto"/>
                <w:left w:val="none" w:sz="0" w:space="0" w:color="auto"/>
                <w:bottom w:val="none" w:sz="0" w:space="0" w:color="auto"/>
                <w:right w:val="none" w:sz="0" w:space="0" w:color="auto"/>
              </w:divBdr>
              <w:divsChild>
                <w:div w:id="1739859230">
                  <w:marLeft w:val="0"/>
                  <w:marRight w:val="0"/>
                  <w:marTop w:val="0"/>
                  <w:marBottom w:val="0"/>
                  <w:divBdr>
                    <w:top w:val="none" w:sz="0" w:space="0" w:color="auto"/>
                    <w:left w:val="none" w:sz="0" w:space="0" w:color="auto"/>
                    <w:bottom w:val="none" w:sz="0" w:space="0" w:color="auto"/>
                    <w:right w:val="none" w:sz="0" w:space="0" w:color="auto"/>
                  </w:divBdr>
                  <w:divsChild>
                    <w:div w:id="42692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249529">
      <w:bodyDiv w:val="1"/>
      <w:marLeft w:val="0"/>
      <w:marRight w:val="0"/>
      <w:marTop w:val="0"/>
      <w:marBottom w:val="0"/>
      <w:divBdr>
        <w:top w:val="none" w:sz="0" w:space="0" w:color="auto"/>
        <w:left w:val="none" w:sz="0" w:space="0" w:color="auto"/>
        <w:bottom w:val="none" w:sz="0" w:space="0" w:color="auto"/>
        <w:right w:val="none" w:sz="0" w:space="0" w:color="auto"/>
      </w:divBdr>
    </w:div>
    <w:div w:id="1190878369">
      <w:bodyDiv w:val="1"/>
      <w:marLeft w:val="0"/>
      <w:marRight w:val="0"/>
      <w:marTop w:val="0"/>
      <w:marBottom w:val="0"/>
      <w:divBdr>
        <w:top w:val="none" w:sz="0" w:space="0" w:color="auto"/>
        <w:left w:val="none" w:sz="0" w:space="0" w:color="auto"/>
        <w:bottom w:val="none" w:sz="0" w:space="0" w:color="auto"/>
        <w:right w:val="none" w:sz="0" w:space="0" w:color="auto"/>
      </w:divBdr>
    </w:div>
    <w:div w:id="1502234734">
      <w:bodyDiv w:val="1"/>
      <w:marLeft w:val="0"/>
      <w:marRight w:val="0"/>
      <w:marTop w:val="0"/>
      <w:marBottom w:val="0"/>
      <w:divBdr>
        <w:top w:val="none" w:sz="0" w:space="0" w:color="auto"/>
        <w:left w:val="none" w:sz="0" w:space="0" w:color="auto"/>
        <w:bottom w:val="none" w:sz="0" w:space="0" w:color="auto"/>
        <w:right w:val="none" w:sz="0" w:space="0" w:color="auto"/>
      </w:divBdr>
    </w:div>
    <w:div w:id="1558205299">
      <w:bodyDiv w:val="1"/>
      <w:marLeft w:val="0"/>
      <w:marRight w:val="0"/>
      <w:marTop w:val="0"/>
      <w:marBottom w:val="0"/>
      <w:divBdr>
        <w:top w:val="none" w:sz="0" w:space="0" w:color="auto"/>
        <w:left w:val="none" w:sz="0" w:space="0" w:color="auto"/>
        <w:bottom w:val="none" w:sz="0" w:space="0" w:color="auto"/>
        <w:right w:val="none" w:sz="0" w:space="0" w:color="auto"/>
      </w:divBdr>
    </w:div>
    <w:div w:id="1621185608">
      <w:bodyDiv w:val="1"/>
      <w:marLeft w:val="0"/>
      <w:marRight w:val="0"/>
      <w:marTop w:val="0"/>
      <w:marBottom w:val="0"/>
      <w:divBdr>
        <w:top w:val="none" w:sz="0" w:space="0" w:color="auto"/>
        <w:left w:val="none" w:sz="0" w:space="0" w:color="auto"/>
        <w:bottom w:val="none" w:sz="0" w:space="0" w:color="auto"/>
        <w:right w:val="none" w:sz="0" w:space="0" w:color="auto"/>
      </w:divBdr>
    </w:div>
    <w:div w:id="1807157407">
      <w:bodyDiv w:val="1"/>
      <w:marLeft w:val="0"/>
      <w:marRight w:val="0"/>
      <w:marTop w:val="0"/>
      <w:marBottom w:val="0"/>
      <w:divBdr>
        <w:top w:val="none" w:sz="0" w:space="0" w:color="auto"/>
        <w:left w:val="none" w:sz="0" w:space="0" w:color="auto"/>
        <w:bottom w:val="none" w:sz="0" w:space="0" w:color="auto"/>
        <w:right w:val="none" w:sz="0" w:space="0" w:color="auto"/>
      </w:divBdr>
    </w:div>
    <w:div w:id="1881816422">
      <w:bodyDiv w:val="1"/>
      <w:marLeft w:val="0"/>
      <w:marRight w:val="0"/>
      <w:marTop w:val="0"/>
      <w:marBottom w:val="0"/>
      <w:divBdr>
        <w:top w:val="none" w:sz="0" w:space="0" w:color="auto"/>
        <w:left w:val="none" w:sz="0" w:space="0" w:color="auto"/>
        <w:bottom w:val="none" w:sz="0" w:space="0" w:color="auto"/>
        <w:right w:val="none" w:sz="0" w:space="0" w:color="auto"/>
      </w:divBdr>
    </w:div>
    <w:div w:id="1915553417">
      <w:bodyDiv w:val="1"/>
      <w:marLeft w:val="0"/>
      <w:marRight w:val="0"/>
      <w:marTop w:val="0"/>
      <w:marBottom w:val="0"/>
      <w:divBdr>
        <w:top w:val="none" w:sz="0" w:space="0" w:color="auto"/>
        <w:left w:val="none" w:sz="0" w:space="0" w:color="auto"/>
        <w:bottom w:val="none" w:sz="0" w:space="0" w:color="auto"/>
        <w:right w:val="none" w:sz="0" w:space="0" w:color="auto"/>
      </w:divBdr>
    </w:div>
    <w:div w:id="2013097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OV8CWsj/B5r3dO5WwSumbDqJH6g==">AMUW2mXbohQkmYLVu/TUoaGCahWtoZuUWGlyhzGHV7ur8499W/Zf303gxBrVVfDL58RQ5GXyHqJES2QFlemXpDYpv10vPQ9n+KdTVmHJ7w1WZR9B6aB5yLkexJTJnC4mF6yuVm+rSkBDiJ+bu8znT5axKVC/gKYyPA+bnJI9RjTX06zam6cqqVg2banlE/k23IwpxZf7si8PiPdoZk9/BmJWLUN8z2iITciyyakNrTXR4BOu0Af83TZGCuWvehC8fNB6ij0SWLH4</go:docsCustomData>
</go:gDocsCustomXmlDataStorage>
</file>

<file path=customXml/itemProps1.xml><?xml version="1.0" encoding="utf-8"?>
<ds:datastoreItem xmlns:ds="http://schemas.openxmlformats.org/officeDocument/2006/customXml" ds:itemID="{C66C625B-912A-42F1-8324-7410781056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2</Pages>
  <Words>9136</Words>
  <Characters>52080</Characters>
  <Application>Microsoft Office Word</Application>
  <DocSecurity>0</DocSecurity>
  <Lines>434</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es</dc:creator>
  <cp:lastModifiedBy>Nam</cp:lastModifiedBy>
  <cp:revision>20</cp:revision>
  <dcterms:created xsi:type="dcterms:W3CDTF">2020-06-18T06:56:00Z</dcterms:created>
  <dcterms:modified xsi:type="dcterms:W3CDTF">2020-06-24T16:04:00Z</dcterms:modified>
</cp:coreProperties>
</file>